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3FE03E" w14:textId="0A43587D" w:rsidR="003B5E0E" w:rsidRDefault="00D5611C" w:rsidP="00D5611C">
      <w:pPr>
        <w:pStyle w:val="Heading1"/>
      </w:pPr>
      <w:r w:rsidRPr="00D5611C">
        <w:t>Postirradiation characterization of AFC metallic fuel alloys concepts</w:t>
      </w:r>
    </w:p>
    <w:p w14:paraId="54A670DA" w14:textId="77777777" w:rsidR="00D5611C" w:rsidRPr="00D5611C" w:rsidRDefault="00D5611C" w:rsidP="00D5611C">
      <w:pPr>
        <w:pStyle w:val="Subtitle"/>
      </w:pPr>
    </w:p>
    <w:p w14:paraId="433FE03F" w14:textId="77777777" w:rsidR="00802381" w:rsidRDefault="00802381" w:rsidP="00537496">
      <w:pPr>
        <w:pStyle w:val="Authornameandaffiliation"/>
      </w:pPr>
    </w:p>
    <w:p w14:paraId="433FE040" w14:textId="0F3E2313" w:rsidR="003B5E0E" w:rsidRDefault="00D5611C" w:rsidP="00537496">
      <w:pPr>
        <w:pStyle w:val="Authornameandaffiliation"/>
      </w:pPr>
      <w:r>
        <w:t>LUCA CAPRIOTTI</w:t>
      </w:r>
    </w:p>
    <w:p w14:paraId="3B11E4C0" w14:textId="77777777" w:rsidR="00D5611C" w:rsidRDefault="00D5611C" w:rsidP="00537496">
      <w:pPr>
        <w:pStyle w:val="Authornameandaffiliation"/>
      </w:pPr>
      <w:r w:rsidRPr="00D5611C">
        <w:t>Idaho National Laboratory</w:t>
      </w:r>
    </w:p>
    <w:p w14:paraId="00B42AD9" w14:textId="77777777" w:rsidR="00D5611C" w:rsidRDefault="00D5611C" w:rsidP="00537496">
      <w:pPr>
        <w:pStyle w:val="Authornameandaffiliation"/>
      </w:pPr>
      <w:r w:rsidRPr="00D5611C">
        <w:t>PO Box 1625, Idaho Falls, ID, USA 83415</w:t>
      </w:r>
    </w:p>
    <w:p w14:paraId="433FE043" w14:textId="7C13E49C" w:rsidR="00FF386F" w:rsidRDefault="00FF386F" w:rsidP="00537496">
      <w:pPr>
        <w:pStyle w:val="Authornameandaffiliation"/>
      </w:pPr>
      <w:r>
        <w:t xml:space="preserve">Email: </w:t>
      </w:r>
      <w:r w:rsidR="00D5611C">
        <w:t>luca.capriotti@inl.gov</w:t>
      </w:r>
    </w:p>
    <w:p w14:paraId="433FE044" w14:textId="77777777" w:rsidR="00FF386F" w:rsidRDefault="00FF386F" w:rsidP="00537496">
      <w:pPr>
        <w:pStyle w:val="Authornameandaffiliation"/>
      </w:pPr>
    </w:p>
    <w:p w14:paraId="433FE045" w14:textId="6D0C9347" w:rsidR="00FF386F" w:rsidRPr="00FF386F" w:rsidRDefault="00D5611C" w:rsidP="00537496">
      <w:pPr>
        <w:pStyle w:val="Authornameandaffiliation"/>
      </w:pPr>
      <w:r>
        <w:t>JASON M. HARP</w:t>
      </w:r>
    </w:p>
    <w:p w14:paraId="433FE046" w14:textId="570DDA27" w:rsidR="00FF386F" w:rsidRPr="00FF386F" w:rsidRDefault="00D5611C" w:rsidP="00537496">
      <w:pPr>
        <w:pStyle w:val="Authornameandaffiliation"/>
      </w:pPr>
      <w:r>
        <w:t>Oak Ridge National Laboratory</w:t>
      </w:r>
    </w:p>
    <w:p w14:paraId="433FE048" w14:textId="4ABD06A0" w:rsidR="00FF386F" w:rsidRDefault="00D5611C" w:rsidP="00537496">
      <w:pPr>
        <w:pStyle w:val="Authornameandaffiliation"/>
      </w:pPr>
      <w:r w:rsidRPr="00D5611C">
        <w:t>1 Bethel Valley Road, Oak Ridge, TN, USA</w:t>
      </w:r>
    </w:p>
    <w:p w14:paraId="50B4039D" w14:textId="77777777" w:rsidR="00D5611C" w:rsidRDefault="00D5611C" w:rsidP="00537496">
      <w:pPr>
        <w:pStyle w:val="Authornameandaffiliation"/>
      </w:pPr>
    </w:p>
    <w:p w14:paraId="433FE049" w14:textId="77777777" w:rsidR="00647F33" w:rsidRPr="00647F33" w:rsidRDefault="00647F33" w:rsidP="00537496">
      <w:pPr>
        <w:pStyle w:val="Authornameandaffiliation"/>
        <w:rPr>
          <w:b/>
        </w:rPr>
      </w:pPr>
      <w:r w:rsidRPr="00647F33">
        <w:rPr>
          <w:b/>
        </w:rPr>
        <w:t>Abstract</w:t>
      </w:r>
    </w:p>
    <w:p w14:paraId="433FE04A" w14:textId="77777777" w:rsidR="00647F33" w:rsidRDefault="00647F33" w:rsidP="00537496">
      <w:pPr>
        <w:pStyle w:val="Authornameandaffiliation"/>
      </w:pPr>
    </w:p>
    <w:p w14:paraId="34A8303B" w14:textId="525BE1A7" w:rsidR="00955CAC" w:rsidRPr="00DA2D96" w:rsidRDefault="00955CAC" w:rsidP="00955CAC">
      <w:pPr>
        <w:pStyle w:val="Abstracttext"/>
      </w:pPr>
      <w:r w:rsidRPr="00DA2D96">
        <w:t xml:space="preserve">A long-term objective of the Advanced Fuels Campaign (AFC) is </w:t>
      </w:r>
      <w:r w:rsidR="00065198">
        <w:t>to investigate</w:t>
      </w:r>
      <w:r w:rsidRPr="00DA2D96">
        <w:t xml:space="preserve"> technologies that allow for improving nuclear fuel performance and for the transmutation of minor actinides in </w:t>
      </w:r>
      <w:r w:rsidR="00563C48">
        <w:t xml:space="preserve">a </w:t>
      </w:r>
      <w:r w:rsidRPr="00DA2D96">
        <w:t>sodium fast reactor. As part of this development, candidate fuel compositions and forms are irradiated in cadmium-shrouded positions at the INL’s Advanced Test Reactor (ATR), and they are subsequently examined at the Material Fuel and Complex (MFC) facilities. In addition to and complementary to ATR experiments, systematic characterization of experiments irradiated in true fast reactors (</w:t>
      </w:r>
      <w:proofErr w:type="gramStart"/>
      <w:r w:rsidRPr="00DA2D96">
        <w:t>e.g.</w:t>
      </w:r>
      <w:proofErr w:type="gramEnd"/>
      <w:r w:rsidRPr="00DA2D96">
        <w:t xml:space="preserve"> Phenix, EBR-II, FFTF) are also performed in order to assess ATR simulated fast reactor testing effectiveness. </w:t>
      </w:r>
    </w:p>
    <w:p w14:paraId="334F1908" w14:textId="4801B734" w:rsidR="00955CAC" w:rsidRPr="00DA2D96" w:rsidRDefault="00065198" w:rsidP="00955CAC">
      <w:pPr>
        <w:pStyle w:val="Abstracttext"/>
      </w:pPr>
      <w:r>
        <w:t>I</w:t>
      </w:r>
      <w:r w:rsidR="00955CAC" w:rsidRPr="00DA2D96">
        <w:t>rradiation experiments have explored new alloys and geometric forms beyond what has historically been irradiated (U-10Zr / U-20Pu-10Zr, 75% smeared density, sodium bonded fuel) to overcome limiting performance factors, such as: high swelling rate at higher burnup and fuel cladding chemical interaction (FCCI) from lanthanide fission products and to assess the performance of adding minor actinides (Am, Np) to the metallic fuel systems.</w:t>
      </w:r>
    </w:p>
    <w:p w14:paraId="7C801A53" w14:textId="16E64C06" w:rsidR="00955CAC" w:rsidRPr="00DA2D96" w:rsidRDefault="00955CAC" w:rsidP="00955CAC">
      <w:pPr>
        <w:pStyle w:val="Abstracttext"/>
      </w:pPr>
      <w:r w:rsidRPr="00DA2D96">
        <w:t>The minor actinides behavior has been assessed through a suite of characterization techniques on three transmutation metallic fuel experiments and focus was concentrated on microstructural evolution under irradiation. Metallic fuel samples were taken from sibling experiments AFC-1H (experiment in ATR) and DOE1 FUTURIX-FTA (experiment in Phenix) both comprising metallic fuel alloys of 35U-29Pu-4Am-2Np-30Zr composition. In addition, samples were analyzed from a unique transmutation experiment in EBR-II, X501, with a fuel composition of U-20.2Pu-9.1Zr-1.2Am-1.3Np.</w:t>
      </w:r>
      <w:r w:rsidR="00065198">
        <w:t xml:space="preserve"> R</w:t>
      </w:r>
      <w:r w:rsidR="00065198" w:rsidRPr="000D5410">
        <w:t xml:space="preserve">esults </w:t>
      </w:r>
      <w:r w:rsidR="00065198">
        <w:t>show, so far,</w:t>
      </w:r>
      <w:r w:rsidR="00065198" w:rsidRPr="000D5410">
        <w:t xml:space="preserve"> the fuel performance is not affected by the addition of minor actinides</w:t>
      </w:r>
      <w:r w:rsidR="00065198">
        <w:t>.</w:t>
      </w:r>
    </w:p>
    <w:p w14:paraId="06CB03F7" w14:textId="5FA90C75" w:rsidR="000D5410" w:rsidRDefault="00955CAC" w:rsidP="00065198">
      <w:pPr>
        <w:pStyle w:val="Abstracttext"/>
      </w:pPr>
      <w:r w:rsidRPr="00DA2D96">
        <w:t xml:space="preserve">Regarding the innovative fuel design, engineering scale </w:t>
      </w:r>
      <w:proofErr w:type="spellStart"/>
      <w:r w:rsidRPr="00DA2D96">
        <w:t>postirradiation</w:t>
      </w:r>
      <w:proofErr w:type="spellEnd"/>
      <w:r w:rsidRPr="00DA2D96">
        <w:t xml:space="preserve"> examination have been performed to understand the overall behavior of this new fuel form at relatively low burnup (between 2-4 %FIMA) from various irradiation experiments in ATR (AFC-3 and -4 series). The main alloys studied were U-10Zr, U-10Mo, U-10Zr with Pd addition</w:t>
      </w:r>
      <w:r w:rsidR="0086424C">
        <w:t xml:space="preserve"> and, </w:t>
      </w:r>
      <w:r w:rsidR="000D5410" w:rsidRPr="000D5410">
        <w:t>early indications from these tests are that the fuel has performed acceptably well</w:t>
      </w:r>
      <w:r w:rsidR="0086424C">
        <w:t>.</w:t>
      </w:r>
    </w:p>
    <w:p w14:paraId="519CD0E8" w14:textId="77777777" w:rsidR="000D5410" w:rsidRDefault="000D5410" w:rsidP="006E495B">
      <w:pPr>
        <w:pStyle w:val="Abstracttext"/>
      </w:pPr>
    </w:p>
    <w:p w14:paraId="574E78D6" w14:textId="77777777" w:rsidR="006E495B" w:rsidRDefault="006E495B" w:rsidP="006E495B">
      <w:pPr>
        <w:pStyle w:val="Abstracttext"/>
      </w:pPr>
    </w:p>
    <w:p w14:paraId="433FE04C" w14:textId="37BFE204" w:rsidR="00647F33" w:rsidRDefault="00F523CA" w:rsidP="00173C44">
      <w:pPr>
        <w:pStyle w:val="Heading2"/>
        <w:numPr>
          <w:ilvl w:val="0"/>
          <w:numId w:val="35"/>
        </w:numPr>
      </w:pPr>
      <w:r>
        <w:t>INTRODUCTION</w:t>
      </w:r>
    </w:p>
    <w:p w14:paraId="6789699C" w14:textId="737CDB05" w:rsidR="00163C7E" w:rsidRDefault="00163C7E" w:rsidP="00163C7E">
      <w:pPr>
        <w:pStyle w:val="Heading2"/>
        <w:ind w:firstLine="567"/>
        <w:jc w:val="both"/>
        <w:rPr>
          <w:caps w:val="0"/>
        </w:rPr>
      </w:pPr>
      <w:r w:rsidRPr="00163C7E">
        <w:rPr>
          <w:caps w:val="0"/>
        </w:rPr>
        <w:t xml:space="preserve">One goal of the Nuclear Technology Research &amp; Development (NTRD) program is to develop and demonstrate the technologies </w:t>
      </w:r>
      <w:r w:rsidR="00E147D3">
        <w:rPr>
          <w:caps w:val="0"/>
        </w:rPr>
        <w:t xml:space="preserve">to improve nuclear fuel performance and </w:t>
      </w:r>
      <w:r w:rsidRPr="00163C7E">
        <w:rPr>
          <w:caps w:val="0"/>
        </w:rPr>
        <w:t xml:space="preserve">to transmute long-lived transuranic actinide isotopes contained in spent nuclear fuel into shorter-lived fission products </w:t>
      </w:r>
      <w:r w:rsidR="008E5934">
        <w:rPr>
          <w:caps w:val="0"/>
        </w:rPr>
        <w:fldChar w:fldCharType="begin" w:fldLock="1"/>
      </w:r>
      <w:r w:rsidR="008E5934">
        <w:rPr>
          <w:caps w:val="0"/>
        </w:rPr>
        <w:instrText>ADDIN CSL_CITATION {"citationItems":[{"id":"ITEM-1","itemData":{"id":"ITEM-1","issued":{"date-parts":[["2003"]]},"title":"Report to Congress on the Advanced Fuel Cycle Initiative: The Future Path for Advanced Spent Fuel Treatment and Transmutation Research","type":"article"},"uris":["http://www.mendeley.com/documents/?uuid=e3ca08cc-549a-4c85-ae52-0f4a8e6efd57"]}],"mendeley":{"formattedCitation":"[1]","plainTextFormattedCitation":"[1]","previouslyFormattedCitation":"[1]"},"properties":{"noteIndex":0},"schema":"https://github.com/citation-style-language/schema/raw/master/csl-citation.json"}</w:instrText>
      </w:r>
      <w:r w:rsidR="008E5934">
        <w:rPr>
          <w:caps w:val="0"/>
        </w:rPr>
        <w:fldChar w:fldCharType="separate"/>
      </w:r>
      <w:r w:rsidR="008E5934" w:rsidRPr="008E5934">
        <w:rPr>
          <w:caps w:val="0"/>
          <w:noProof/>
        </w:rPr>
        <w:t>[1]</w:t>
      </w:r>
      <w:r w:rsidR="008E5934">
        <w:rPr>
          <w:caps w:val="0"/>
        </w:rPr>
        <w:fldChar w:fldCharType="end"/>
      </w:r>
      <w:r w:rsidRPr="00163C7E">
        <w:rPr>
          <w:caps w:val="0"/>
        </w:rPr>
        <w:t>. As part of this development, candidate fuel compositions and forms are irradiated in a cadmium shrouded position at the INL Advanced Test Reactor</w:t>
      </w:r>
      <w:r w:rsidR="00173C44">
        <w:rPr>
          <w:caps w:val="0"/>
        </w:rPr>
        <w:t xml:space="preserve"> (ATR)</w:t>
      </w:r>
      <w:r w:rsidRPr="00163C7E">
        <w:rPr>
          <w:caps w:val="0"/>
        </w:rPr>
        <w:t>. The cadmium shroud creates a pseudo-fast spectrum irradiation environment in this thermal test reactor that emulates the radial fission profile fuel typically experience</w:t>
      </w:r>
      <w:r w:rsidR="005B36D3">
        <w:rPr>
          <w:caps w:val="0"/>
        </w:rPr>
        <w:t>d</w:t>
      </w:r>
      <w:r w:rsidRPr="00163C7E">
        <w:rPr>
          <w:caps w:val="0"/>
        </w:rPr>
        <w:t xml:space="preserve"> in a fast reactor </w:t>
      </w:r>
      <w:r w:rsidR="008E5934">
        <w:rPr>
          <w:caps w:val="0"/>
        </w:rPr>
        <w:fldChar w:fldCharType="begin" w:fldLock="1"/>
      </w:r>
      <w:r w:rsidR="008E5934">
        <w:rPr>
          <w:caps w:val="0"/>
        </w:rPr>
        <w:instrText>ADDIN CSL_CITATION {"citationItems":[{"id":"ITEM-1","itemData":{"DOI":"10.1016/j.nucengdes.2017.12.034","ISSN":"00295493","abstract":"The present lack of a domestic fast neutron flux irradiation capability combined with continued development of fast reactor fuels in the U.S. motivated an innovative engineering solution to utilize a unique neutron flux tailoring capability in the Advanced Test Reactor at the Idaho National Laboratory. To achieve the objectives of the fast reactor fuel irradiation tests, the incident neutron flux was hardened substantially by placing fueled irradiation capsules inside specially designed cadmium shrouds. Use of cadmium prevents thermal neutrons from reaching the fuels being tested and alleviates the plutonium self-shielding that would normally arise during irradiations of high density, highly enriched fuels in a thermal neutron spectrum. The present paper illustrates the profound effect this engineered solution has on the efficacy of the experiments. Based on the comparison of post-irradiation measurements of the columnar grain region in fast reactor mixed-oxide fuels with fuel performance calculations, it is demonstrated that thermal conditions achieved in these cadmium-shrouded fuel experiments are substantially prototypic of a sodium fast reactor and are suitable for concept-screening tests supporting development of new fast reactor fuels. It is also shown that if the experiments were conducted in an unmodified ATR neutron spectrum, gross plutonium self-shielding would cause a strong depression of the fission power at the fuel centerline preventing fuel restructuring, a hallmark feature of mixed oxide fuel behavior under fast reactor conditions. Recognizing the need for testing metallic fuels for fast reactors, the impact of neutron flux energy spectrum on the radial temperature distribution in metallic fuel is investigated. It is shown that the use of Cd shrouds allows to attain radial temperature distributions nearly identical to those that exist in an SFR.","author":[{"dropping-particle":"","family":"Medvedev","given":"Pavel","non-dropping-particle":"","parse-names":false,"suffix":""},{"dropping-particle":"","family":"Hayes","given":"Steven","non-dropping-particle":"","parse-names":false,"suffix":""},{"dropping-particle":"","family":"Bays","given":"Samuel","non-dropping-particle":"","parse-names":false,"suffix":""},{"dropping-particle":"","family":"Novascone","given":"Stephen","non-dropping-particle":"","parse-names":false,"suffix":""},{"dropping-particle":"","family":"Capriotti","given":"Luca","non-dropping-particle":"","parse-names":false,"suffix":""}],"container-title":"Nuclear Engineering and Design","id":"ITEM-1","issued":{"date-parts":[["2018"]]},"title":"Testing fast reactor fuels in a thermal reactor","type":"article-journal"},"uris":["http://www.mendeley.com/documents/?uuid=e87cd8b2-293d-3873-9920-8624ad2b3d61"]},{"id":"ITEM-2","itemData":{"DOI":"10.2172/1458766","author":[{"dropping-particle":"","family":"Harp","given":"Jason M.","non-dropping-particle":"","parse-names":false,"suffix":""},{"dropping-particle":"","family":"Hayes","given":"Steven L.","non-dropping-particle":"","parse-names":false,"suffix":""},{"dropping-particle":"","family":"Medvedev","given":"Pavel G.","non-dropping-particle":"","parse-names":false,"suffix":""},{"dropping-particle":"","family":"Porter","given":"Douglas L.","non-dropping-particle":"","parse-names":false,"suffix":""},{"dropping-particle":"","family":"Capriotti","given":"Luca","non-dropping-particle":"","parse-names":false,"suffix":""}],"container-title":"Idaho National Laboratory Report","id":"ITEM-2","issued":{"date-parts":[["2017","9"]]},"page":"INL/EXT-17-41677","publisher-place":"Idaho Falls, ID (United States)","title":"Testing Fast Reactor Fuels in a Thermal Reactor: A Comparison Report","type":"article-journal"},"uris":["http://www.mendeley.com/documents/?uuid=312e8d13-8f38-4626-bb32-e98b426118ff"]}],"mendeley":{"formattedCitation":"[2,3]","plainTextFormattedCitation":"[2,3]","previouslyFormattedCitation":"[2,3]"},"properties":{"noteIndex":0},"schema":"https://github.com/citation-style-language/schema/raw/master/csl-citation.json"}</w:instrText>
      </w:r>
      <w:r w:rsidR="008E5934">
        <w:rPr>
          <w:caps w:val="0"/>
        </w:rPr>
        <w:fldChar w:fldCharType="separate"/>
      </w:r>
      <w:r w:rsidR="008E5934" w:rsidRPr="008E5934">
        <w:rPr>
          <w:caps w:val="0"/>
          <w:noProof/>
        </w:rPr>
        <w:t>[2,3]</w:t>
      </w:r>
      <w:r w:rsidR="008E5934">
        <w:rPr>
          <w:caps w:val="0"/>
        </w:rPr>
        <w:fldChar w:fldCharType="end"/>
      </w:r>
      <w:r w:rsidRPr="00163C7E">
        <w:rPr>
          <w:caps w:val="0"/>
        </w:rPr>
        <w:t xml:space="preserve">.  </w:t>
      </w:r>
      <w:r w:rsidR="005B36D3">
        <w:rPr>
          <w:caps w:val="0"/>
        </w:rPr>
        <w:t xml:space="preserve">Figure 1 shows the neutron spectrum comparison between a normal ATR position, a Cd-shrouded position and a prototypical SFR. </w:t>
      </w:r>
      <w:r w:rsidRPr="00163C7E">
        <w:rPr>
          <w:caps w:val="0"/>
        </w:rPr>
        <w:t xml:space="preserve">The fuel form and HT-9 cladding </w:t>
      </w:r>
      <w:r w:rsidR="00173C44" w:rsidRPr="00163C7E">
        <w:rPr>
          <w:caps w:val="0"/>
        </w:rPr>
        <w:t>are</w:t>
      </w:r>
      <w:r w:rsidRPr="00163C7E">
        <w:rPr>
          <w:caps w:val="0"/>
        </w:rPr>
        <w:t xml:space="preserve"> placed in a </w:t>
      </w:r>
      <w:r w:rsidR="00FD2D2F" w:rsidRPr="00163C7E">
        <w:rPr>
          <w:caps w:val="0"/>
        </w:rPr>
        <w:t>stainless-steel</w:t>
      </w:r>
      <w:r w:rsidRPr="00163C7E">
        <w:rPr>
          <w:caps w:val="0"/>
        </w:rPr>
        <w:t xml:space="preserve"> capsule and the gap between the cladding and capsule is used to control the temperature of the fuel. After irradiation, the fuel is shipped to the INL Materials and Fuels Complex (MFC) Hot Fuel Examination Facility (HFEF) for </w:t>
      </w:r>
      <w:proofErr w:type="spellStart"/>
      <w:r w:rsidRPr="00163C7E">
        <w:rPr>
          <w:caps w:val="0"/>
        </w:rPr>
        <w:t>postirradiation</w:t>
      </w:r>
      <w:proofErr w:type="spellEnd"/>
      <w:r w:rsidRPr="00163C7E">
        <w:rPr>
          <w:caps w:val="0"/>
        </w:rPr>
        <w:t xml:space="preserve"> examination (PIE).  </w:t>
      </w:r>
      <w:r w:rsidR="00173C44">
        <w:rPr>
          <w:caps w:val="0"/>
        </w:rPr>
        <w:t>PIE</w:t>
      </w:r>
      <w:r w:rsidRPr="00163C7E">
        <w:rPr>
          <w:caps w:val="0"/>
        </w:rPr>
        <w:t xml:space="preserve"> of these materials provides data on the in-reactor fuel performance and input into future fuel design choices.  </w:t>
      </w:r>
    </w:p>
    <w:p w14:paraId="7BBB8FAB" w14:textId="6C4865A6" w:rsidR="00CD7B35" w:rsidRDefault="00163C7E" w:rsidP="00CD7B35">
      <w:pPr>
        <w:pStyle w:val="BodyText"/>
      </w:pPr>
      <w:r>
        <w:lastRenderedPageBreak/>
        <w:t>In addition to ATR testing, the FUTURIX-FTA irradiation w</w:t>
      </w:r>
      <w:r w:rsidR="00D620F6">
        <w:t>as</w:t>
      </w:r>
      <w:r>
        <w:t xml:space="preserve"> performed at the </w:t>
      </w:r>
      <w:proofErr w:type="spellStart"/>
      <w:r>
        <w:t>Phénix</w:t>
      </w:r>
      <w:proofErr w:type="spellEnd"/>
      <w:r>
        <w:t xml:space="preserve"> reactor in France to investigate the fuel performance of several fuel compositions designed to efficiently destroy </w:t>
      </w:r>
      <w:proofErr w:type="spellStart"/>
      <w:r>
        <w:t>transuranics</w:t>
      </w:r>
      <w:proofErr w:type="spellEnd"/>
      <w:r>
        <w:t xml:space="preserve"> (Np, Pu, Am) and to confirm that </w:t>
      </w:r>
      <w:proofErr w:type="spellStart"/>
      <w:r>
        <w:t>behavior</w:t>
      </w:r>
      <w:proofErr w:type="spellEnd"/>
      <w:r>
        <w:t xml:space="preserve"> observed in ATR testing was representative of a true fast neutron reactor spectrum.  This irradiation experiment subjected a subset of fuel compositions from AFC testing in ATR to a real fast neutron spectrum.  Irradiation tests designated AFC-1B, AFC-1D, AFC-1F, AFC-1G, AFC-1H, FUTURIX-FTA DOE1 and FUTURIX-FTA DOE2 contain pins with low-fertile and non-fertile actinide bearing metallic alloy fuel compositions. </w:t>
      </w:r>
      <w:r w:rsidR="00CD7B35">
        <w:t xml:space="preserve"> </w:t>
      </w:r>
      <w:r>
        <w:t xml:space="preserve">An earlier irradiation of minor actinide bearing metallic fuel for fast reactors was included in the X501 experimental assembly irradiation in EBR-II.  Two sister pins (X501-G582 &amp; X501-G591) were fabricated by counter-gravity injection casting and were </w:t>
      </w:r>
      <w:r w:rsidRPr="00E82D97">
        <w:t>irradia</w:t>
      </w:r>
      <w:r w:rsidRPr="00DD06FF">
        <w:t xml:space="preserve">ted in EBR-II. </w:t>
      </w:r>
      <w:r w:rsidRPr="00EC66CA">
        <w:t>However, PIE was limited and only performed on X501-G582 [6].</w:t>
      </w:r>
      <w:r w:rsidR="00CD7B35">
        <w:t xml:space="preserve"> Table 1 reports the details of the transmutation fuel experiments.</w:t>
      </w:r>
    </w:p>
    <w:p w14:paraId="20817D27" w14:textId="77777777" w:rsidR="00163C7E" w:rsidRDefault="00163C7E" w:rsidP="00163C7E">
      <w:pPr>
        <w:pStyle w:val="BodyText"/>
      </w:pPr>
    </w:p>
    <w:p w14:paraId="207941B0" w14:textId="31BD7F20" w:rsidR="00163C7E" w:rsidRDefault="00163C7E" w:rsidP="0008698B">
      <w:pPr>
        <w:pStyle w:val="BodyText"/>
        <w:ind w:firstLine="562"/>
      </w:pPr>
      <w:r>
        <w:t>In order to address increasingly high burnup demands on metallic fuel, a number of design innovations are under investigation</w:t>
      </w:r>
      <w:r w:rsidR="0026485E">
        <w:t xml:space="preserve"> </w:t>
      </w:r>
      <w:r w:rsidR="0026485E">
        <w:fldChar w:fldCharType="begin" w:fldLock="1"/>
      </w:r>
      <w:r w:rsidR="0026485E">
        <w:instrText>ADDIN CSL_CITATION {"citationItems":[{"id":"ITEM-1","itemData":{"author":[{"dropping-particle":"","family":"Chichester","given":"Heather J.M.","non-dropping-particle":"","parse-names":false,"suffix":""},{"dropping-particle":"","family":"Hayes","given":"Steven L.","non-dropping-particle":"","parse-names":false,"suffix":""},{"dropping-particle":"","family":"Dempsey","given":"D.","non-dropping-particle":"","parse-names":false,"suffix":""},{"dropping-particle":"","family":"Harp","given":"Jason M.","non-dropping-particle":"","parse-names":false,"suffix":""}],"container-title":"INL/EXT-16-39923, Rev. 0","id":"ITEM-1","issued":{"date-parts":[["2016"]]},"title":"Advanced Reactor Fuels Irradiation Experiment Design Objectives","type":"article-journal"},"uris":["http://www.mendeley.com/documents/?uuid=7f84ece1-8984-4420-97c4-22bf639bdc42"]},{"id":"ITEM-2","itemData":{"author":[{"dropping-particle":"","family":"Povirk","given":"G.L.","non-dropping-particle":"","parse-names":false,"suffix":""},{"dropping-particle":"","family":"Dempsey","given":"D.","non-dropping-particle":"","parse-names":false,"suffix":""},{"dropping-particle":"","family":"Harp","given":"Jason M.","non-dropping-particle":"","parse-names":false,"suffix":""},{"dropping-particle":"","family":"Hayes","given":"Steven L.","non-dropping-particle":"","parse-names":false,"suffix":""}],"container-title":"INL/EXT-16-39923, Rev. 1","id":"ITEM-2","issued":{"date-parts":[["2017"]]},"title":"Developmental Objectives for Advanced Reactor Fuels","type":"article-journal"},"uris":["http://www.mendeley.com/documents/?uuid=2814445b-fd8b-409d-95b3-acbfa73fe6d8"]}],"mendeley":{"formattedCitation":"[4,5]","plainTextFormattedCitation":"[4,5]","previouslyFormattedCitation":"[4,5]"},"properties":{"noteIndex":0},"schema":"https://github.com/citation-style-language/schema/raw/master/csl-citation.json"}</w:instrText>
      </w:r>
      <w:r w:rsidR="0026485E">
        <w:fldChar w:fldCharType="separate"/>
      </w:r>
      <w:r w:rsidR="0026485E" w:rsidRPr="0026485E">
        <w:rPr>
          <w:noProof/>
        </w:rPr>
        <w:t>[4,5]</w:t>
      </w:r>
      <w:r w:rsidR="0026485E">
        <w:fldChar w:fldCharType="end"/>
      </w:r>
      <w:r>
        <w:t xml:space="preserve">. There were two primary factors that limited the life of metallic fuel.  At high burnups, solid fission products began to fill the porosity in the fuel resulting in fuel pin swelling.  Fuel cladding chemical interaction (FCCI) where lanthanide fission products began to attack the HT-9 cladding reducing the effective cladding thickness.  To mitigate these two performance factors, fuel with lower smear densities, alternative alloys, and additives designed to prevent FCCI are being irradiated for further investigation.  </w:t>
      </w:r>
    </w:p>
    <w:p w14:paraId="6DCADBB9" w14:textId="3C1300A1" w:rsidR="00163C7E" w:rsidRDefault="00163C7E" w:rsidP="00163C7E">
      <w:pPr>
        <w:pStyle w:val="BodyText"/>
      </w:pPr>
      <w:r>
        <w:t>The AFC-3 irradiation series focus on testing this innovation design</w:t>
      </w:r>
      <w:r w:rsidR="0026485E">
        <w:t xml:space="preserve"> </w:t>
      </w:r>
      <w:r w:rsidR="0026485E">
        <w:fldChar w:fldCharType="begin" w:fldLock="1"/>
      </w:r>
      <w:r w:rsidR="00D916BC">
        <w:instrText>ADDIN CSL_CITATION {"citationItems":[{"id":"ITEM-1","itemData":{"author":[{"dropping-particle":"","family":"Chichester","given":"Heather J.M.","non-dropping-particle":"","parse-names":false,"suffix":""},{"dropping-particle":"","family":"Hayes","given":"Steven L.","non-dropping-particle":"","parse-names":false,"suffix":""},{"dropping-particle":"","family":"Dempsey","given":"D.","non-dropping-particle":"","parse-names":false,"suffix":""},{"dropping-particle":"","family":"Harp","given":"Jason M.","non-dropping-particle":"","parse-names":false,"suffix":""}],"container-title":"INL/EXT-16-39923, Rev. 0","id":"ITEM-1","issued":{"date-parts":[["2016"]]},"title":"Advanced Reactor Fuels Irradiation Experiment Design Objectives","type":"article-journal"},"uris":["http://www.mendeley.com/documents/?uuid=7f84ece1-8984-4420-97c4-22bf639bdc42"]}],"mendeley":{"formattedCitation":"[4]","plainTextFormattedCitation":"[4]","previouslyFormattedCitation":"[4]"},"properties":{"noteIndex":0},"schema":"https://github.com/citation-style-language/schema/raw/master/csl-citation.json"}</w:instrText>
      </w:r>
      <w:r w:rsidR="0026485E">
        <w:fldChar w:fldCharType="separate"/>
      </w:r>
      <w:r w:rsidR="0026485E" w:rsidRPr="0026485E">
        <w:rPr>
          <w:noProof/>
        </w:rPr>
        <w:t>[4]</w:t>
      </w:r>
      <w:r w:rsidR="0026485E">
        <w:fldChar w:fldCharType="end"/>
      </w:r>
      <w:r>
        <w:t xml:space="preserve">.  </w:t>
      </w:r>
      <w:r w:rsidRPr="00EC66CA">
        <w:t xml:space="preserve">Fuel performance of candidate fuels </w:t>
      </w:r>
      <w:r w:rsidR="00122AF4" w:rsidRPr="00EC66CA">
        <w:t xml:space="preserve">(irradiation matrix details is shown in Table 2) </w:t>
      </w:r>
      <w:r w:rsidRPr="00EC66CA">
        <w:t>is compared against the performance of the large irradiation testing history of U-10Zr, 75% smeared density, sodium bonded, HT-9 clad fuel.</w:t>
      </w:r>
      <w:r>
        <w:t xml:space="preserve">  </w:t>
      </w:r>
    </w:p>
    <w:p w14:paraId="1F6548F1" w14:textId="260B0066" w:rsidR="00392873" w:rsidRDefault="00392873" w:rsidP="00163C7E">
      <w:pPr>
        <w:pStyle w:val="BodyText"/>
      </w:pPr>
    </w:p>
    <w:p w14:paraId="0F1B145D" w14:textId="744B1662" w:rsidR="00664795" w:rsidRDefault="00664795" w:rsidP="005B36D3">
      <w:pPr>
        <w:pStyle w:val="BodyText"/>
        <w:jc w:val="center"/>
      </w:pPr>
      <w:r>
        <w:rPr>
          <w:noProof/>
        </w:rPr>
        <w:drawing>
          <wp:inline distT="0" distB="0" distL="0" distR="0" wp14:anchorId="7FA6AF73" wp14:editId="0F9CBFCD">
            <wp:extent cx="5481879" cy="3321101"/>
            <wp:effectExtent l="0" t="0" r="5080" b="0"/>
            <wp:docPr id="10529" name="Chart 105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D8CAC0F" w14:textId="08B175BF" w:rsidR="00664795" w:rsidRDefault="00664795" w:rsidP="00163C7E">
      <w:pPr>
        <w:pStyle w:val="BodyText"/>
      </w:pPr>
    </w:p>
    <w:p w14:paraId="1AFEE001" w14:textId="0F4CECBF" w:rsidR="00664795" w:rsidRDefault="00664795" w:rsidP="00664795">
      <w:pPr>
        <w:pStyle w:val="Figurecaption"/>
      </w:pPr>
      <w:bookmarkStart w:id="0" w:name="_Hlk67237083"/>
      <w:r w:rsidRPr="00FA5F27">
        <w:rPr>
          <w:caps/>
          <w:lang w:eastAsia="es-ES"/>
        </w:rPr>
        <w:t>Fig</w:t>
      </w:r>
      <w:r w:rsidRPr="00FA5F27">
        <w:rPr>
          <w:lang w:eastAsia="es-ES"/>
        </w:rPr>
        <w:t>.</w:t>
      </w:r>
      <w:r>
        <w:rPr>
          <w:lang w:eastAsia="es-ES"/>
        </w:rPr>
        <w:t> </w:t>
      </w:r>
      <w:r w:rsidRPr="00FA5F27">
        <w:rPr>
          <w:b/>
          <w:lang w:eastAsia="es-ES"/>
        </w:rPr>
        <w:fldChar w:fldCharType="begin"/>
      </w:r>
      <w:r w:rsidRPr="00FA5F27">
        <w:rPr>
          <w:lang w:eastAsia="es-ES"/>
        </w:rPr>
        <w:instrText xml:space="preserve"> SEQ Figure \* ARABIC </w:instrText>
      </w:r>
      <w:r w:rsidRPr="00FA5F27">
        <w:rPr>
          <w:b/>
          <w:lang w:eastAsia="es-ES"/>
        </w:rPr>
        <w:fldChar w:fldCharType="separate"/>
      </w:r>
      <w:r w:rsidR="00221029">
        <w:rPr>
          <w:noProof/>
          <w:lang w:eastAsia="es-ES"/>
        </w:rPr>
        <w:t>1</w:t>
      </w:r>
      <w:r w:rsidRPr="00FA5F27">
        <w:rPr>
          <w:b/>
          <w:lang w:eastAsia="es-ES"/>
        </w:rPr>
        <w:fldChar w:fldCharType="end"/>
      </w:r>
      <w:r w:rsidRPr="00FA5F27">
        <w:rPr>
          <w:lang w:eastAsia="es-ES"/>
        </w:rPr>
        <w:t xml:space="preserve">. </w:t>
      </w:r>
      <w:r w:rsidRPr="00664795">
        <w:rPr>
          <w:lang w:eastAsia="es-ES"/>
        </w:rPr>
        <w:t>Neutron Spectrum in an ATR Position, a Cd Shrouded Position, and a prototypic Sodium Fast Reactor (SFR)</w:t>
      </w:r>
      <w:r>
        <w:rPr>
          <w:lang w:eastAsia="es-ES"/>
        </w:rPr>
        <w:t xml:space="preserve"> </w:t>
      </w:r>
      <w:bookmarkEnd w:id="0"/>
      <w:r w:rsidR="005B36D3">
        <w:rPr>
          <w:lang w:eastAsia="es-ES"/>
        </w:rPr>
        <w:fldChar w:fldCharType="begin" w:fldLock="1"/>
      </w:r>
      <w:r w:rsidR="002863F6">
        <w:rPr>
          <w:lang w:eastAsia="es-ES"/>
        </w:rPr>
        <w:instrText>ADDIN CSL_CITATION {"citationItems":[{"id":"ITEM-1","itemData":{"DOI":"10.2172/1458766","author":[{"dropping-particle":"","family":"Harp","given":"Jason M.","non-dropping-particle":"","parse-names":false,"suffix":""},{"dropping-particle":"","family":"Hayes","given":"Steven L.","non-dropping-particle":"","parse-names":false,"suffix":""},{"dropping-particle":"","family":"Medvedev","given":"Pavel G.","non-dropping-particle":"","parse-names":false,"suffix":""},{"dropping-particle":"","family":"Porter","given":"Douglas L.","non-dropping-particle":"","parse-names":false,"suffix":""},{"dropping-particle":"","family":"Capriotti","given":"Luca","non-dropping-particle":"","parse-names":false,"suffix":""}],"container-title":"Idaho National Laboratory Report","id":"ITEM-1","issued":{"date-parts":[["2017","9"]]},"page":"INL/EXT-17-41677","publisher-place":"Idaho Falls, ID (United States)","title":"Testing Fast Reactor Fuels in a Thermal Reactor: A Comparison Report","type":"article-journal"},"uris":["http://www.mendeley.com/documents/?uuid=312e8d13-8f38-4626-bb32-e98b426118ff"]}],"mendeley":{"formattedCitation":"[3]","plainTextFormattedCitation":"[3]","previouslyFormattedCitation":"[3]"},"properties":{"noteIndex":0},"schema":"https://github.com/citation-style-language/schema/raw/master/csl-citation.json"}</w:instrText>
      </w:r>
      <w:r w:rsidR="005B36D3">
        <w:rPr>
          <w:lang w:eastAsia="es-ES"/>
        </w:rPr>
        <w:fldChar w:fldCharType="separate"/>
      </w:r>
      <w:r w:rsidR="005B36D3" w:rsidRPr="005B36D3">
        <w:rPr>
          <w:i w:val="0"/>
          <w:noProof/>
          <w:lang w:eastAsia="es-ES"/>
        </w:rPr>
        <w:t>[3]</w:t>
      </w:r>
      <w:r w:rsidR="005B36D3">
        <w:rPr>
          <w:lang w:eastAsia="es-ES"/>
        </w:rPr>
        <w:fldChar w:fldCharType="end"/>
      </w:r>
    </w:p>
    <w:p w14:paraId="55C510AE" w14:textId="041DC7C5" w:rsidR="00664795" w:rsidRDefault="00664795" w:rsidP="00163C7E">
      <w:pPr>
        <w:pStyle w:val="BodyText"/>
      </w:pPr>
    </w:p>
    <w:p w14:paraId="05857AE8" w14:textId="6CC8BB71" w:rsidR="00664795" w:rsidRDefault="00664795" w:rsidP="00163C7E">
      <w:pPr>
        <w:pStyle w:val="BodyText"/>
      </w:pPr>
    </w:p>
    <w:p w14:paraId="6BCBE1D9" w14:textId="0B76C3A3" w:rsidR="00664795" w:rsidRDefault="00664795" w:rsidP="00163C7E">
      <w:pPr>
        <w:pStyle w:val="BodyText"/>
      </w:pPr>
    </w:p>
    <w:p w14:paraId="663C057A" w14:textId="27AAFB2E" w:rsidR="004B5991" w:rsidRDefault="004B5991" w:rsidP="00163C7E">
      <w:pPr>
        <w:pStyle w:val="BodyText"/>
      </w:pPr>
    </w:p>
    <w:p w14:paraId="6572CFBA" w14:textId="0097FF5F" w:rsidR="004B5991" w:rsidRDefault="004B5991" w:rsidP="00163C7E">
      <w:pPr>
        <w:pStyle w:val="BodyText"/>
      </w:pPr>
    </w:p>
    <w:p w14:paraId="622C8918" w14:textId="619456A7" w:rsidR="004B5991" w:rsidRDefault="004B5991" w:rsidP="00163C7E">
      <w:pPr>
        <w:pStyle w:val="BodyText"/>
      </w:pPr>
    </w:p>
    <w:p w14:paraId="12CD306B" w14:textId="64C733FD" w:rsidR="004B5991" w:rsidRDefault="004B5991" w:rsidP="00163C7E">
      <w:pPr>
        <w:pStyle w:val="BodyText"/>
      </w:pPr>
    </w:p>
    <w:p w14:paraId="492256D0" w14:textId="77777777" w:rsidR="004B5991" w:rsidRDefault="004B5991" w:rsidP="00163C7E">
      <w:pPr>
        <w:pStyle w:val="BodyText"/>
      </w:pPr>
    </w:p>
    <w:p w14:paraId="188AB4A3" w14:textId="77777777" w:rsidR="00CE248E" w:rsidRDefault="00CE248E" w:rsidP="00163C7E">
      <w:pPr>
        <w:pStyle w:val="BodyText"/>
      </w:pPr>
    </w:p>
    <w:p w14:paraId="40B1C59B" w14:textId="08BA9A64" w:rsidR="00664795" w:rsidRDefault="00664795" w:rsidP="00163C7E">
      <w:pPr>
        <w:pStyle w:val="BodyText"/>
      </w:pPr>
    </w:p>
    <w:p w14:paraId="79C19177" w14:textId="11F689B4" w:rsidR="002863F6" w:rsidRDefault="002863F6" w:rsidP="00163C7E">
      <w:pPr>
        <w:pStyle w:val="BodyText"/>
      </w:pPr>
    </w:p>
    <w:p w14:paraId="6B1704B0" w14:textId="47AD6CF1" w:rsidR="005B6377" w:rsidRDefault="005B6377" w:rsidP="005B6377">
      <w:pPr>
        <w:pStyle w:val="BodyText"/>
        <w:ind w:firstLine="0"/>
      </w:pPr>
      <w:r w:rsidRPr="001362E4">
        <w:t>TABLE 1.</w:t>
      </w:r>
      <w:r w:rsidRPr="001362E4">
        <w:tab/>
        <w:t>Transmutation fuel irradiation experiments</w:t>
      </w:r>
      <w:r w:rsidR="00CD7B35" w:rsidRPr="001362E4">
        <w:t xml:space="preserve"> details in several nuclear reactor</w:t>
      </w:r>
      <w:r w:rsidR="001362E4">
        <w:t>s</w:t>
      </w:r>
      <w:r w:rsidR="00CD7B35" w:rsidRPr="001362E4">
        <w:t>.</w:t>
      </w:r>
    </w:p>
    <w:p w14:paraId="3B4BE370" w14:textId="69610F1C" w:rsidR="002863F6" w:rsidRDefault="002863F6" w:rsidP="00163C7E">
      <w:pPr>
        <w:pStyle w:val="BodyText"/>
      </w:pPr>
    </w:p>
    <w:tbl>
      <w:tblPr>
        <w:tblStyle w:val="GridTable5Dark-Accent1"/>
        <w:tblW w:w="9017" w:type="dxa"/>
        <w:jc w:val="center"/>
        <w:tblLook w:val="04A0" w:firstRow="1" w:lastRow="0" w:firstColumn="1" w:lastColumn="0" w:noHBand="0" w:noVBand="1"/>
      </w:tblPr>
      <w:tblGrid>
        <w:gridCol w:w="1212"/>
        <w:gridCol w:w="1267"/>
        <w:gridCol w:w="2682"/>
        <w:gridCol w:w="1406"/>
        <w:gridCol w:w="988"/>
        <w:gridCol w:w="1462"/>
      </w:tblGrid>
      <w:tr w:rsidR="00413E0B" w:rsidRPr="005B6377" w14:paraId="20D84E66" w14:textId="20ADECA0" w:rsidTr="004C0D65">
        <w:trPr>
          <w:cnfStyle w:val="100000000000" w:firstRow="1" w:lastRow="0" w:firstColumn="0" w:lastColumn="0" w:oddVBand="0" w:evenVBand="0" w:oddHBand="0"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1212" w:type="dxa"/>
            <w:hideMark/>
          </w:tcPr>
          <w:p w14:paraId="7DFC3FCF" w14:textId="77777777" w:rsidR="00413E0B" w:rsidRPr="005B6377" w:rsidRDefault="00413E0B" w:rsidP="00EB4488">
            <w:pPr>
              <w:rPr>
                <w:sz w:val="18"/>
                <w:szCs w:val="18"/>
              </w:rPr>
            </w:pPr>
            <w:r w:rsidRPr="005B6377">
              <w:rPr>
                <w:sz w:val="18"/>
                <w:szCs w:val="18"/>
              </w:rPr>
              <w:t>Name</w:t>
            </w:r>
          </w:p>
        </w:tc>
        <w:tc>
          <w:tcPr>
            <w:tcW w:w="1267" w:type="dxa"/>
            <w:hideMark/>
          </w:tcPr>
          <w:p w14:paraId="5128EAF3" w14:textId="77777777" w:rsidR="00413E0B" w:rsidRPr="005B6377" w:rsidRDefault="00413E0B" w:rsidP="00EB4488">
            <w:pPr>
              <w:cnfStyle w:val="100000000000" w:firstRow="1" w:lastRow="0" w:firstColumn="0" w:lastColumn="0" w:oddVBand="0" w:evenVBand="0" w:oddHBand="0" w:evenHBand="0" w:firstRowFirstColumn="0" w:firstRowLastColumn="0" w:lastRowFirstColumn="0" w:lastRowLastColumn="0"/>
              <w:rPr>
                <w:sz w:val="18"/>
                <w:szCs w:val="18"/>
              </w:rPr>
            </w:pPr>
            <w:r w:rsidRPr="005B6377">
              <w:rPr>
                <w:sz w:val="18"/>
                <w:szCs w:val="18"/>
              </w:rPr>
              <w:t>Fuel Type</w:t>
            </w:r>
          </w:p>
        </w:tc>
        <w:tc>
          <w:tcPr>
            <w:tcW w:w="2682" w:type="dxa"/>
            <w:hideMark/>
          </w:tcPr>
          <w:p w14:paraId="29CA44C5" w14:textId="77777777" w:rsidR="00413E0B" w:rsidRPr="005B6377" w:rsidRDefault="00413E0B" w:rsidP="00EB4488">
            <w:pPr>
              <w:cnfStyle w:val="100000000000" w:firstRow="1" w:lastRow="0" w:firstColumn="0" w:lastColumn="0" w:oddVBand="0" w:evenVBand="0" w:oddHBand="0" w:evenHBand="0" w:firstRowFirstColumn="0" w:firstRowLastColumn="0" w:lastRowFirstColumn="0" w:lastRowLastColumn="0"/>
              <w:rPr>
                <w:sz w:val="18"/>
                <w:szCs w:val="18"/>
              </w:rPr>
            </w:pPr>
            <w:r w:rsidRPr="005B6377">
              <w:rPr>
                <w:sz w:val="18"/>
                <w:szCs w:val="18"/>
              </w:rPr>
              <w:t>Composition</w:t>
            </w:r>
          </w:p>
        </w:tc>
        <w:tc>
          <w:tcPr>
            <w:tcW w:w="1406" w:type="dxa"/>
          </w:tcPr>
          <w:p w14:paraId="5F36C546" w14:textId="156DE397" w:rsidR="00413E0B" w:rsidRPr="005B6377" w:rsidRDefault="00413E0B" w:rsidP="00EB4488">
            <w:pPr>
              <w:cnfStyle w:val="100000000000" w:firstRow="1" w:lastRow="0" w:firstColumn="0" w:lastColumn="0" w:oddVBand="0" w:evenVBand="0" w:oddHBand="0" w:evenHBand="0" w:firstRowFirstColumn="0" w:firstRowLastColumn="0" w:lastRowFirstColumn="0" w:lastRowLastColumn="0"/>
              <w:rPr>
                <w:sz w:val="18"/>
                <w:szCs w:val="18"/>
              </w:rPr>
            </w:pPr>
            <w:r w:rsidRPr="005B6377">
              <w:rPr>
                <w:sz w:val="18"/>
                <w:szCs w:val="18"/>
              </w:rPr>
              <w:t>Reactor irradiation</w:t>
            </w:r>
          </w:p>
        </w:tc>
        <w:tc>
          <w:tcPr>
            <w:tcW w:w="988" w:type="dxa"/>
          </w:tcPr>
          <w:p w14:paraId="391EA92C" w14:textId="252BDA17" w:rsidR="00413E0B" w:rsidRPr="005B6377" w:rsidRDefault="00413E0B" w:rsidP="00EB4488">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Burnup (at%)</w:t>
            </w:r>
          </w:p>
        </w:tc>
        <w:tc>
          <w:tcPr>
            <w:tcW w:w="1462" w:type="dxa"/>
          </w:tcPr>
          <w:p w14:paraId="4B5B86D3" w14:textId="0C7BC5F0" w:rsidR="00413E0B" w:rsidRPr="005B6377" w:rsidRDefault="00413E0B" w:rsidP="00EB4488">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Peak </w:t>
            </w:r>
            <w:r w:rsidR="000D5410">
              <w:rPr>
                <w:sz w:val="18"/>
                <w:szCs w:val="18"/>
              </w:rPr>
              <w:t xml:space="preserve">inner </w:t>
            </w:r>
            <w:r>
              <w:rPr>
                <w:sz w:val="18"/>
                <w:szCs w:val="18"/>
              </w:rPr>
              <w:t xml:space="preserve">cladding temperature </w:t>
            </w:r>
            <w:r w:rsidR="000D5410">
              <w:rPr>
                <w:sz w:val="18"/>
                <w:szCs w:val="18"/>
              </w:rPr>
              <w:t xml:space="preserve">(PICT, </w:t>
            </w:r>
            <w:r w:rsidRPr="00442223">
              <w:rPr>
                <w:sz w:val="20"/>
              </w:rPr>
              <w:t>℃</w:t>
            </w:r>
            <w:r>
              <w:rPr>
                <w:sz w:val="18"/>
                <w:szCs w:val="18"/>
              </w:rPr>
              <w:t>)</w:t>
            </w:r>
          </w:p>
        </w:tc>
      </w:tr>
      <w:tr w:rsidR="00413E0B" w:rsidRPr="005B6377" w14:paraId="71DA00C4" w14:textId="1150182F" w:rsidTr="004C0D65">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1212" w:type="dxa"/>
            <w:hideMark/>
          </w:tcPr>
          <w:p w14:paraId="2544668A" w14:textId="1B653A45" w:rsidR="00413E0B" w:rsidRPr="005B6377" w:rsidRDefault="00413E0B" w:rsidP="00EB4488">
            <w:pPr>
              <w:rPr>
                <w:sz w:val="18"/>
                <w:szCs w:val="18"/>
              </w:rPr>
            </w:pPr>
            <w:r w:rsidRPr="005B6377">
              <w:rPr>
                <w:sz w:val="18"/>
                <w:szCs w:val="18"/>
              </w:rPr>
              <w:t>FUTURIX-FTA</w:t>
            </w:r>
          </w:p>
        </w:tc>
        <w:tc>
          <w:tcPr>
            <w:tcW w:w="1267" w:type="dxa"/>
            <w:hideMark/>
          </w:tcPr>
          <w:p w14:paraId="4C1E7A8C" w14:textId="3277FCCC" w:rsidR="00413E0B" w:rsidRPr="005B6377" w:rsidRDefault="00413E0B" w:rsidP="00EB4488">
            <w:pPr>
              <w:cnfStyle w:val="000000100000" w:firstRow="0" w:lastRow="0" w:firstColumn="0" w:lastColumn="0" w:oddVBand="0" w:evenVBand="0" w:oddHBand="1" w:evenHBand="0" w:firstRowFirstColumn="0" w:firstRowLastColumn="0" w:lastRowFirstColumn="0" w:lastRowLastColumn="0"/>
              <w:rPr>
                <w:sz w:val="18"/>
                <w:szCs w:val="18"/>
              </w:rPr>
            </w:pPr>
            <w:r w:rsidRPr="005B6377">
              <w:rPr>
                <w:sz w:val="18"/>
                <w:szCs w:val="18"/>
              </w:rPr>
              <w:t xml:space="preserve">Metallic low &amp; non-fertile </w:t>
            </w:r>
          </w:p>
        </w:tc>
        <w:tc>
          <w:tcPr>
            <w:tcW w:w="2682" w:type="dxa"/>
            <w:hideMark/>
          </w:tcPr>
          <w:p w14:paraId="1B9BEE0A" w14:textId="77777777" w:rsidR="00413E0B" w:rsidRPr="005B6377" w:rsidRDefault="00413E0B" w:rsidP="00EB4488">
            <w:pPr>
              <w:cnfStyle w:val="000000100000" w:firstRow="0" w:lastRow="0" w:firstColumn="0" w:lastColumn="0" w:oddVBand="0" w:evenVBand="0" w:oddHBand="1" w:evenHBand="0" w:firstRowFirstColumn="0" w:firstRowLastColumn="0" w:lastRowFirstColumn="0" w:lastRowLastColumn="0"/>
              <w:rPr>
                <w:sz w:val="18"/>
                <w:szCs w:val="18"/>
              </w:rPr>
            </w:pPr>
            <w:r w:rsidRPr="005B6377">
              <w:rPr>
                <w:sz w:val="18"/>
                <w:szCs w:val="18"/>
              </w:rPr>
              <w:t>U-29Pu-4Am-2Np-30Zr</w:t>
            </w:r>
          </w:p>
          <w:p w14:paraId="47ACBE65" w14:textId="686B2ECA" w:rsidR="00413E0B" w:rsidRPr="005B6377" w:rsidRDefault="00413E0B" w:rsidP="00EB4488">
            <w:pPr>
              <w:cnfStyle w:val="000000100000" w:firstRow="0" w:lastRow="0" w:firstColumn="0" w:lastColumn="0" w:oddVBand="0" w:evenVBand="0" w:oddHBand="1" w:evenHBand="0" w:firstRowFirstColumn="0" w:firstRowLastColumn="0" w:lastRowFirstColumn="0" w:lastRowLastColumn="0"/>
              <w:rPr>
                <w:sz w:val="18"/>
                <w:szCs w:val="18"/>
              </w:rPr>
            </w:pPr>
            <w:r w:rsidRPr="005B6377">
              <w:rPr>
                <w:sz w:val="18"/>
                <w:szCs w:val="18"/>
              </w:rPr>
              <w:t>Pu-12Am-40Zr</w:t>
            </w:r>
          </w:p>
        </w:tc>
        <w:tc>
          <w:tcPr>
            <w:tcW w:w="1406" w:type="dxa"/>
          </w:tcPr>
          <w:p w14:paraId="1B00B649" w14:textId="1663161E" w:rsidR="00413E0B" w:rsidRPr="005B6377" w:rsidRDefault="00413E0B" w:rsidP="00EB4488">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5B6377">
              <w:rPr>
                <w:sz w:val="18"/>
                <w:szCs w:val="18"/>
              </w:rPr>
              <w:t>Phenix</w:t>
            </w:r>
            <w:proofErr w:type="spellEnd"/>
          </w:p>
        </w:tc>
        <w:tc>
          <w:tcPr>
            <w:tcW w:w="988" w:type="dxa"/>
          </w:tcPr>
          <w:p w14:paraId="65789E3B" w14:textId="66F78471" w:rsidR="00413E0B" w:rsidRPr="005B6377" w:rsidRDefault="00D906C3" w:rsidP="00EB448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1</w:t>
            </w:r>
            <w:r w:rsidR="009F4664">
              <w:rPr>
                <w:sz w:val="18"/>
                <w:szCs w:val="18"/>
              </w:rPr>
              <w:br/>
              <w:t>15.5</w:t>
            </w:r>
          </w:p>
        </w:tc>
        <w:tc>
          <w:tcPr>
            <w:tcW w:w="1462" w:type="dxa"/>
          </w:tcPr>
          <w:p w14:paraId="48BC7A25" w14:textId="00F14B8D" w:rsidR="00413E0B" w:rsidRPr="005B6377" w:rsidRDefault="00D906C3" w:rsidP="00EB448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50</w:t>
            </w:r>
            <w:r w:rsidR="009F4664">
              <w:rPr>
                <w:sz w:val="18"/>
                <w:szCs w:val="18"/>
              </w:rPr>
              <w:br/>
              <w:t>545</w:t>
            </w:r>
          </w:p>
        </w:tc>
      </w:tr>
      <w:tr w:rsidR="00413E0B" w:rsidRPr="005B6377" w14:paraId="537C1429" w14:textId="01A6CAB1" w:rsidTr="004C0D65">
        <w:trPr>
          <w:trHeight w:val="144"/>
          <w:jc w:val="center"/>
        </w:trPr>
        <w:tc>
          <w:tcPr>
            <w:cnfStyle w:val="001000000000" w:firstRow="0" w:lastRow="0" w:firstColumn="1" w:lastColumn="0" w:oddVBand="0" w:evenVBand="0" w:oddHBand="0" w:evenHBand="0" w:firstRowFirstColumn="0" w:firstRowLastColumn="0" w:lastRowFirstColumn="0" w:lastRowLastColumn="0"/>
            <w:tcW w:w="1212" w:type="dxa"/>
            <w:hideMark/>
          </w:tcPr>
          <w:p w14:paraId="535C4508" w14:textId="0BBCD5EE" w:rsidR="00413E0B" w:rsidRPr="005B6377" w:rsidRDefault="00413E0B" w:rsidP="00EB4488">
            <w:pPr>
              <w:rPr>
                <w:sz w:val="18"/>
                <w:szCs w:val="18"/>
              </w:rPr>
            </w:pPr>
            <w:r w:rsidRPr="005B6377">
              <w:rPr>
                <w:sz w:val="18"/>
                <w:szCs w:val="18"/>
              </w:rPr>
              <w:t>AFC-1</w:t>
            </w:r>
          </w:p>
        </w:tc>
        <w:tc>
          <w:tcPr>
            <w:tcW w:w="1267" w:type="dxa"/>
            <w:hideMark/>
          </w:tcPr>
          <w:p w14:paraId="15D1180E" w14:textId="0350A6D3" w:rsidR="00413E0B" w:rsidRPr="005B6377" w:rsidRDefault="00413E0B" w:rsidP="00EB4488">
            <w:pPr>
              <w:cnfStyle w:val="000000000000" w:firstRow="0" w:lastRow="0" w:firstColumn="0" w:lastColumn="0" w:oddVBand="0" w:evenVBand="0" w:oddHBand="0" w:evenHBand="0" w:firstRowFirstColumn="0" w:firstRowLastColumn="0" w:lastRowFirstColumn="0" w:lastRowLastColumn="0"/>
              <w:rPr>
                <w:sz w:val="18"/>
                <w:szCs w:val="18"/>
              </w:rPr>
            </w:pPr>
            <w:r w:rsidRPr="005B6377">
              <w:rPr>
                <w:sz w:val="18"/>
                <w:szCs w:val="18"/>
              </w:rPr>
              <w:t>Metallic low &amp; non-fertile</w:t>
            </w:r>
          </w:p>
        </w:tc>
        <w:tc>
          <w:tcPr>
            <w:tcW w:w="2682" w:type="dxa"/>
            <w:hideMark/>
          </w:tcPr>
          <w:p w14:paraId="30608D27" w14:textId="77777777" w:rsidR="00413E0B" w:rsidRPr="005B6377" w:rsidRDefault="00413E0B" w:rsidP="005B6377">
            <w:pPr>
              <w:cnfStyle w:val="000000000000" w:firstRow="0" w:lastRow="0" w:firstColumn="0" w:lastColumn="0" w:oddVBand="0" w:evenVBand="0" w:oddHBand="0" w:evenHBand="0" w:firstRowFirstColumn="0" w:firstRowLastColumn="0" w:lastRowFirstColumn="0" w:lastRowLastColumn="0"/>
              <w:rPr>
                <w:sz w:val="18"/>
                <w:szCs w:val="18"/>
              </w:rPr>
            </w:pPr>
            <w:r w:rsidRPr="005B6377">
              <w:rPr>
                <w:sz w:val="18"/>
                <w:szCs w:val="18"/>
              </w:rPr>
              <w:t>U-29Pu-4Am-2Np-30Zr</w:t>
            </w:r>
          </w:p>
          <w:p w14:paraId="09947B27" w14:textId="0313D355" w:rsidR="00413E0B" w:rsidRPr="005B6377" w:rsidRDefault="00413E0B" w:rsidP="005B6377">
            <w:pPr>
              <w:cnfStyle w:val="000000000000" w:firstRow="0" w:lastRow="0" w:firstColumn="0" w:lastColumn="0" w:oddVBand="0" w:evenVBand="0" w:oddHBand="0" w:evenHBand="0" w:firstRowFirstColumn="0" w:firstRowLastColumn="0" w:lastRowFirstColumn="0" w:lastRowLastColumn="0"/>
              <w:rPr>
                <w:sz w:val="18"/>
                <w:szCs w:val="18"/>
              </w:rPr>
            </w:pPr>
            <w:r w:rsidRPr="005B6377">
              <w:rPr>
                <w:sz w:val="18"/>
                <w:szCs w:val="18"/>
              </w:rPr>
              <w:t>Pu-12Am-40Zr</w:t>
            </w:r>
          </w:p>
        </w:tc>
        <w:tc>
          <w:tcPr>
            <w:tcW w:w="1406" w:type="dxa"/>
          </w:tcPr>
          <w:p w14:paraId="7B664898" w14:textId="3F576BD6" w:rsidR="00413E0B" w:rsidRPr="005B6377" w:rsidRDefault="00413E0B" w:rsidP="00EB4488">
            <w:pPr>
              <w:cnfStyle w:val="000000000000" w:firstRow="0" w:lastRow="0" w:firstColumn="0" w:lastColumn="0" w:oddVBand="0" w:evenVBand="0" w:oddHBand="0" w:evenHBand="0" w:firstRowFirstColumn="0" w:firstRowLastColumn="0" w:lastRowFirstColumn="0" w:lastRowLastColumn="0"/>
              <w:rPr>
                <w:sz w:val="18"/>
                <w:szCs w:val="18"/>
              </w:rPr>
            </w:pPr>
            <w:r w:rsidRPr="005B6377">
              <w:rPr>
                <w:sz w:val="18"/>
                <w:szCs w:val="18"/>
              </w:rPr>
              <w:t>ATR</w:t>
            </w:r>
          </w:p>
        </w:tc>
        <w:tc>
          <w:tcPr>
            <w:tcW w:w="988" w:type="dxa"/>
          </w:tcPr>
          <w:p w14:paraId="45C0BCC8" w14:textId="7F02DD36" w:rsidR="00413E0B" w:rsidRPr="005B6377" w:rsidRDefault="009F4664" w:rsidP="00EB448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w:t>
            </w:r>
            <w:r>
              <w:rPr>
                <w:sz w:val="18"/>
                <w:szCs w:val="18"/>
              </w:rPr>
              <w:br/>
              <w:t>20</w:t>
            </w:r>
          </w:p>
        </w:tc>
        <w:tc>
          <w:tcPr>
            <w:tcW w:w="1462" w:type="dxa"/>
          </w:tcPr>
          <w:p w14:paraId="76BA9554" w14:textId="77AFBC1B" w:rsidR="00413E0B" w:rsidRPr="005B6377" w:rsidRDefault="009F4664" w:rsidP="00EB448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5</w:t>
            </w:r>
            <w:r>
              <w:rPr>
                <w:sz w:val="18"/>
                <w:szCs w:val="18"/>
              </w:rPr>
              <w:br/>
              <w:t>425</w:t>
            </w:r>
          </w:p>
        </w:tc>
      </w:tr>
      <w:tr w:rsidR="00413E0B" w:rsidRPr="005B6377" w14:paraId="7D546242" w14:textId="6EFFBE16" w:rsidTr="004C0D65">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1212" w:type="dxa"/>
            <w:hideMark/>
          </w:tcPr>
          <w:p w14:paraId="5A1E38EB" w14:textId="741DFD75" w:rsidR="00413E0B" w:rsidRPr="005B6377" w:rsidRDefault="00413E0B" w:rsidP="00EB4488">
            <w:pPr>
              <w:rPr>
                <w:sz w:val="18"/>
                <w:szCs w:val="18"/>
              </w:rPr>
            </w:pPr>
            <w:r w:rsidRPr="005B6377">
              <w:rPr>
                <w:sz w:val="18"/>
                <w:szCs w:val="18"/>
              </w:rPr>
              <w:t>X501</w:t>
            </w:r>
          </w:p>
        </w:tc>
        <w:tc>
          <w:tcPr>
            <w:tcW w:w="1267" w:type="dxa"/>
            <w:hideMark/>
          </w:tcPr>
          <w:p w14:paraId="547A68E9" w14:textId="1B57FE97" w:rsidR="00413E0B" w:rsidRPr="005B6377" w:rsidRDefault="00413E0B" w:rsidP="00EB448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etallic fuel </w:t>
            </w:r>
          </w:p>
        </w:tc>
        <w:tc>
          <w:tcPr>
            <w:tcW w:w="2682" w:type="dxa"/>
            <w:hideMark/>
          </w:tcPr>
          <w:p w14:paraId="5DCE5EB5" w14:textId="413A5886" w:rsidR="00413E0B" w:rsidRPr="005B6377" w:rsidRDefault="00413E0B" w:rsidP="00EB4488">
            <w:pPr>
              <w:cnfStyle w:val="000000100000" w:firstRow="0" w:lastRow="0" w:firstColumn="0" w:lastColumn="0" w:oddVBand="0" w:evenVBand="0" w:oddHBand="1" w:evenHBand="0" w:firstRowFirstColumn="0" w:firstRowLastColumn="0" w:lastRowFirstColumn="0" w:lastRowLastColumn="0"/>
              <w:rPr>
                <w:sz w:val="18"/>
                <w:szCs w:val="18"/>
              </w:rPr>
            </w:pPr>
            <w:r w:rsidRPr="00B20B3A">
              <w:rPr>
                <w:sz w:val="18"/>
                <w:szCs w:val="18"/>
              </w:rPr>
              <w:t>U-20.2Pu-9.1Zr-1.2Am-1.3Np</w:t>
            </w:r>
          </w:p>
        </w:tc>
        <w:tc>
          <w:tcPr>
            <w:tcW w:w="1406" w:type="dxa"/>
          </w:tcPr>
          <w:p w14:paraId="65EBCAAB" w14:textId="02B0D88C" w:rsidR="00413E0B" w:rsidRPr="005B6377" w:rsidRDefault="00413E0B" w:rsidP="00EB4488">
            <w:pPr>
              <w:cnfStyle w:val="000000100000" w:firstRow="0" w:lastRow="0" w:firstColumn="0" w:lastColumn="0" w:oddVBand="0" w:evenVBand="0" w:oddHBand="1" w:evenHBand="0" w:firstRowFirstColumn="0" w:firstRowLastColumn="0" w:lastRowFirstColumn="0" w:lastRowLastColumn="0"/>
              <w:rPr>
                <w:sz w:val="18"/>
                <w:szCs w:val="18"/>
              </w:rPr>
            </w:pPr>
            <w:r w:rsidRPr="005B6377">
              <w:rPr>
                <w:sz w:val="18"/>
                <w:szCs w:val="18"/>
              </w:rPr>
              <w:t>EBR-II</w:t>
            </w:r>
          </w:p>
        </w:tc>
        <w:tc>
          <w:tcPr>
            <w:tcW w:w="988" w:type="dxa"/>
          </w:tcPr>
          <w:p w14:paraId="2789A4DB" w14:textId="4A1D64E5" w:rsidR="00413E0B" w:rsidRPr="005B6377" w:rsidRDefault="00D906C3" w:rsidP="00EB448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6</w:t>
            </w:r>
          </w:p>
        </w:tc>
        <w:tc>
          <w:tcPr>
            <w:tcW w:w="1462" w:type="dxa"/>
          </w:tcPr>
          <w:p w14:paraId="642C400F" w14:textId="280CC8F5" w:rsidR="00413E0B" w:rsidRPr="005B6377" w:rsidRDefault="00D906C3" w:rsidP="00EB448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40</w:t>
            </w:r>
          </w:p>
        </w:tc>
      </w:tr>
    </w:tbl>
    <w:p w14:paraId="4B8D93B1" w14:textId="1167C412" w:rsidR="002863F6" w:rsidRDefault="002863F6" w:rsidP="00163C7E">
      <w:pPr>
        <w:pStyle w:val="BodyText"/>
      </w:pPr>
    </w:p>
    <w:p w14:paraId="64965880" w14:textId="76CE08BA" w:rsidR="00392873" w:rsidRDefault="00392873" w:rsidP="00163C7E">
      <w:pPr>
        <w:pStyle w:val="BodyText"/>
      </w:pPr>
    </w:p>
    <w:p w14:paraId="0DC080C8" w14:textId="4569449A" w:rsidR="00392873" w:rsidRDefault="00392873" w:rsidP="00392873">
      <w:pPr>
        <w:pStyle w:val="BodyText"/>
        <w:ind w:firstLine="0"/>
      </w:pPr>
      <w:r w:rsidRPr="001362E4">
        <w:t xml:space="preserve">TABLE </w:t>
      </w:r>
      <w:r w:rsidR="00CD7B35" w:rsidRPr="001362E4">
        <w:t>2</w:t>
      </w:r>
      <w:r w:rsidRPr="001362E4">
        <w:t>.</w:t>
      </w:r>
      <w:r w:rsidRPr="001362E4">
        <w:tab/>
        <w:t>AFC-3 series irradiation matrix</w:t>
      </w:r>
      <w:r w:rsidR="00525FE7" w:rsidRPr="001362E4">
        <w:t xml:space="preserve"> </w:t>
      </w:r>
      <w:r w:rsidR="00CD7B35" w:rsidRPr="001362E4">
        <w:t xml:space="preserve">details </w:t>
      </w:r>
      <w:r w:rsidR="00525FE7" w:rsidRPr="001362E4">
        <w:t>in ATR</w:t>
      </w:r>
      <w:r w:rsidR="00CD7B35" w:rsidRPr="001362E4">
        <w:t>.</w:t>
      </w:r>
    </w:p>
    <w:p w14:paraId="2D193ABF" w14:textId="77777777" w:rsidR="00392873" w:rsidRDefault="00392873" w:rsidP="00392873">
      <w:pPr>
        <w:pStyle w:val="BodyText"/>
      </w:pPr>
    </w:p>
    <w:tbl>
      <w:tblPr>
        <w:tblStyle w:val="GridTable5Dark-Accent1"/>
        <w:tblW w:w="6815" w:type="dxa"/>
        <w:jc w:val="center"/>
        <w:tblLook w:val="04A0" w:firstRow="1" w:lastRow="0" w:firstColumn="1" w:lastColumn="0" w:noHBand="0" w:noVBand="1"/>
      </w:tblPr>
      <w:tblGrid>
        <w:gridCol w:w="878"/>
        <w:gridCol w:w="1389"/>
        <w:gridCol w:w="1073"/>
        <w:gridCol w:w="1062"/>
        <w:gridCol w:w="989"/>
        <w:gridCol w:w="1424"/>
      </w:tblGrid>
      <w:tr w:rsidR="00413E0B" w:rsidRPr="00D32CCA" w14:paraId="3BE2BF94" w14:textId="01E628FD" w:rsidTr="004C0D65">
        <w:trPr>
          <w:cnfStyle w:val="100000000000" w:firstRow="1" w:lastRow="0" w:firstColumn="0" w:lastColumn="0" w:oddVBand="0" w:evenVBand="0" w:oddHBand="0" w:evenHBand="0" w:firstRowFirstColumn="0" w:firstRowLastColumn="0" w:lastRowFirstColumn="0" w:lastRowLastColumn="0"/>
          <w:trHeight w:val="615"/>
          <w:jc w:val="center"/>
        </w:trPr>
        <w:tc>
          <w:tcPr>
            <w:cnfStyle w:val="001000000000" w:firstRow="0" w:lastRow="0" w:firstColumn="1" w:lastColumn="0" w:oddVBand="0" w:evenVBand="0" w:oddHBand="0" w:evenHBand="0" w:firstRowFirstColumn="0" w:firstRowLastColumn="0" w:lastRowFirstColumn="0" w:lastRowLastColumn="0"/>
            <w:tcW w:w="0" w:type="dxa"/>
            <w:noWrap/>
          </w:tcPr>
          <w:p w14:paraId="3BEF6CCE" w14:textId="77777777" w:rsidR="00413E0B" w:rsidRPr="00D32CCA" w:rsidRDefault="00413E0B" w:rsidP="00EB4488">
            <w:pPr>
              <w:overflowPunct/>
              <w:autoSpaceDE/>
              <w:autoSpaceDN/>
              <w:adjustRightInd/>
              <w:spacing w:before="60"/>
              <w:jc w:val="center"/>
              <w:textAlignment w:val="auto"/>
              <w:rPr>
                <w:color w:val="FFFFFF"/>
                <w:sz w:val="18"/>
                <w:szCs w:val="18"/>
                <w:lang w:val="en-US"/>
              </w:rPr>
            </w:pPr>
            <w:r w:rsidRPr="00D32CCA">
              <w:rPr>
                <w:color w:val="FFFFFF"/>
                <w:sz w:val="18"/>
                <w:szCs w:val="18"/>
                <w:lang w:val="en-US"/>
              </w:rPr>
              <w:t>Rodlet ID</w:t>
            </w:r>
          </w:p>
        </w:tc>
        <w:tc>
          <w:tcPr>
            <w:tcW w:w="0" w:type="dxa"/>
          </w:tcPr>
          <w:p w14:paraId="6B2DF63F" w14:textId="77777777" w:rsidR="00413E0B" w:rsidRPr="00D32CCA" w:rsidRDefault="00413E0B" w:rsidP="00EB4488">
            <w:pPr>
              <w:overflowPunct/>
              <w:autoSpaceDE/>
              <w:autoSpaceDN/>
              <w:adjustRightInd/>
              <w:spacing w:before="60"/>
              <w:jc w:val="center"/>
              <w:textAlignment w:val="auto"/>
              <w:cnfStyle w:val="100000000000" w:firstRow="1" w:lastRow="0" w:firstColumn="0" w:lastColumn="0" w:oddVBand="0" w:evenVBand="0" w:oddHBand="0" w:evenHBand="0" w:firstRowFirstColumn="0" w:firstRowLastColumn="0" w:lastRowFirstColumn="0" w:lastRowLastColumn="0"/>
              <w:rPr>
                <w:bCs w:val="0"/>
                <w:color w:val="FFFFFF"/>
                <w:sz w:val="18"/>
                <w:szCs w:val="18"/>
                <w:lang w:val="en-US"/>
              </w:rPr>
            </w:pPr>
            <w:r w:rsidRPr="00833B40">
              <w:rPr>
                <w:bCs w:val="0"/>
                <w:color w:val="FFFFFF"/>
                <w:sz w:val="18"/>
                <w:szCs w:val="18"/>
                <w:lang w:val="en-US"/>
              </w:rPr>
              <w:t>Fuel composition</w:t>
            </w:r>
          </w:p>
        </w:tc>
        <w:tc>
          <w:tcPr>
            <w:tcW w:w="0" w:type="dxa"/>
          </w:tcPr>
          <w:p w14:paraId="6467117C" w14:textId="77777777" w:rsidR="00413E0B" w:rsidRPr="00D32CCA" w:rsidRDefault="00413E0B" w:rsidP="00EB4488">
            <w:pPr>
              <w:overflowPunct/>
              <w:autoSpaceDE/>
              <w:autoSpaceDN/>
              <w:adjustRightInd/>
              <w:spacing w:before="60"/>
              <w:jc w:val="center"/>
              <w:textAlignment w:val="auto"/>
              <w:cnfStyle w:val="100000000000" w:firstRow="1" w:lastRow="0" w:firstColumn="0" w:lastColumn="0" w:oddVBand="0" w:evenVBand="0" w:oddHBand="0" w:evenHBand="0" w:firstRowFirstColumn="0" w:firstRowLastColumn="0" w:lastRowFirstColumn="0" w:lastRowLastColumn="0"/>
              <w:rPr>
                <w:color w:val="FFFFFF"/>
                <w:sz w:val="18"/>
                <w:szCs w:val="18"/>
                <w:lang w:val="en-US"/>
              </w:rPr>
            </w:pPr>
            <w:r w:rsidRPr="00D32CCA">
              <w:rPr>
                <w:color w:val="FFFFFF"/>
                <w:sz w:val="18"/>
                <w:szCs w:val="18"/>
                <w:lang w:val="en-US"/>
              </w:rPr>
              <w:t>Bond Material</w:t>
            </w:r>
          </w:p>
        </w:tc>
        <w:tc>
          <w:tcPr>
            <w:tcW w:w="0" w:type="dxa"/>
          </w:tcPr>
          <w:p w14:paraId="61169F1B" w14:textId="77777777" w:rsidR="00413E0B" w:rsidRPr="00D32CCA" w:rsidRDefault="00413E0B" w:rsidP="00EB4488">
            <w:pPr>
              <w:overflowPunct/>
              <w:autoSpaceDE/>
              <w:autoSpaceDN/>
              <w:adjustRightInd/>
              <w:spacing w:before="60"/>
              <w:jc w:val="center"/>
              <w:textAlignment w:val="auto"/>
              <w:cnfStyle w:val="100000000000" w:firstRow="1" w:lastRow="0" w:firstColumn="0" w:lastColumn="0" w:oddVBand="0" w:evenVBand="0" w:oddHBand="0" w:evenHBand="0" w:firstRowFirstColumn="0" w:firstRowLastColumn="0" w:lastRowFirstColumn="0" w:lastRowLastColumn="0"/>
              <w:rPr>
                <w:color w:val="FFFFFF"/>
                <w:sz w:val="18"/>
                <w:szCs w:val="18"/>
                <w:lang w:val="en-US"/>
              </w:rPr>
            </w:pPr>
            <w:r w:rsidRPr="00D32CCA">
              <w:rPr>
                <w:color w:val="FFFFFF"/>
                <w:sz w:val="18"/>
                <w:szCs w:val="18"/>
                <w:lang w:val="en-US"/>
              </w:rPr>
              <w:t>Nominal Smear Density</w:t>
            </w:r>
          </w:p>
        </w:tc>
        <w:tc>
          <w:tcPr>
            <w:tcW w:w="0" w:type="dxa"/>
          </w:tcPr>
          <w:p w14:paraId="17A80F88" w14:textId="383F6469" w:rsidR="00413E0B" w:rsidRPr="00D32CCA" w:rsidRDefault="00413E0B" w:rsidP="00EB4488">
            <w:pPr>
              <w:overflowPunct/>
              <w:autoSpaceDE/>
              <w:autoSpaceDN/>
              <w:adjustRightInd/>
              <w:spacing w:before="60"/>
              <w:jc w:val="center"/>
              <w:textAlignment w:val="auto"/>
              <w:cnfStyle w:val="100000000000" w:firstRow="1" w:lastRow="0" w:firstColumn="0" w:lastColumn="0" w:oddVBand="0" w:evenVBand="0" w:oddHBand="0" w:evenHBand="0" w:firstRowFirstColumn="0" w:firstRowLastColumn="0" w:lastRowFirstColumn="0" w:lastRowLastColumn="0"/>
              <w:rPr>
                <w:color w:val="FFFFFF"/>
                <w:sz w:val="18"/>
                <w:szCs w:val="18"/>
                <w:lang w:val="en-US"/>
              </w:rPr>
            </w:pPr>
            <w:r>
              <w:rPr>
                <w:sz w:val="18"/>
                <w:szCs w:val="18"/>
              </w:rPr>
              <w:t>Burnup (at%)</w:t>
            </w:r>
          </w:p>
        </w:tc>
        <w:tc>
          <w:tcPr>
            <w:tcW w:w="0" w:type="dxa"/>
          </w:tcPr>
          <w:p w14:paraId="75BF2F93" w14:textId="3230D80B" w:rsidR="00413E0B" w:rsidRPr="00D32CCA" w:rsidRDefault="00413E0B" w:rsidP="00EB4488">
            <w:pPr>
              <w:overflowPunct/>
              <w:autoSpaceDE/>
              <w:autoSpaceDN/>
              <w:adjustRightInd/>
              <w:spacing w:before="60"/>
              <w:jc w:val="center"/>
              <w:textAlignment w:val="auto"/>
              <w:cnfStyle w:val="100000000000" w:firstRow="1" w:lastRow="0" w:firstColumn="0" w:lastColumn="0" w:oddVBand="0" w:evenVBand="0" w:oddHBand="0" w:evenHBand="0" w:firstRowFirstColumn="0" w:firstRowLastColumn="0" w:lastRowFirstColumn="0" w:lastRowLastColumn="0"/>
              <w:rPr>
                <w:color w:val="FFFFFF"/>
                <w:sz w:val="18"/>
                <w:szCs w:val="18"/>
                <w:lang w:val="en-US"/>
              </w:rPr>
            </w:pPr>
            <w:r>
              <w:rPr>
                <w:sz w:val="18"/>
                <w:szCs w:val="18"/>
              </w:rPr>
              <w:t>Peak cladding temperature (</w:t>
            </w:r>
            <w:r w:rsidRPr="00442223">
              <w:rPr>
                <w:sz w:val="20"/>
              </w:rPr>
              <w:t>℃</w:t>
            </w:r>
            <w:r>
              <w:rPr>
                <w:sz w:val="18"/>
                <w:szCs w:val="18"/>
              </w:rPr>
              <w:t>)</w:t>
            </w:r>
          </w:p>
        </w:tc>
      </w:tr>
      <w:tr w:rsidR="00413E0B" w:rsidRPr="00D32CCA" w14:paraId="33080FB9" w14:textId="4291070D" w:rsidTr="004C0D65">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04DC5268" w14:textId="77777777" w:rsidR="00413E0B" w:rsidRPr="00D32CCA" w:rsidRDefault="00413E0B" w:rsidP="00EB4488">
            <w:pPr>
              <w:overflowPunct/>
              <w:autoSpaceDE/>
              <w:autoSpaceDN/>
              <w:adjustRightInd/>
              <w:spacing w:before="60"/>
              <w:jc w:val="center"/>
              <w:textAlignment w:val="auto"/>
              <w:rPr>
                <w:color w:val="FFFFFF"/>
                <w:sz w:val="18"/>
                <w:szCs w:val="18"/>
                <w:lang w:val="en-US"/>
              </w:rPr>
            </w:pPr>
            <w:r w:rsidRPr="00833B40">
              <w:rPr>
                <w:sz w:val="18"/>
                <w:szCs w:val="18"/>
              </w:rPr>
              <w:t>3A-R1</w:t>
            </w:r>
          </w:p>
        </w:tc>
        <w:tc>
          <w:tcPr>
            <w:tcW w:w="0" w:type="dxa"/>
            <w:vAlign w:val="center"/>
          </w:tcPr>
          <w:p w14:paraId="135217C1" w14:textId="77777777" w:rsidR="00413E0B" w:rsidRPr="00D32CCA"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sidRPr="00833B40">
              <w:rPr>
                <w:sz w:val="18"/>
                <w:szCs w:val="18"/>
              </w:rPr>
              <w:t>U-10Mo</w:t>
            </w:r>
          </w:p>
        </w:tc>
        <w:tc>
          <w:tcPr>
            <w:tcW w:w="0" w:type="dxa"/>
            <w:vAlign w:val="center"/>
          </w:tcPr>
          <w:p w14:paraId="1A3C3723" w14:textId="77777777" w:rsidR="00413E0B" w:rsidRPr="00D32CCA"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sidRPr="00833B40">
              <w:rPr>
                <w:sz w:val="18"/>
                <w:szCs w:val="18"/>
                <w:lang w:val="en-US"/>
              </w:rPr>
              <w:t>Sodium</w:t>
            </w:r>
          </w:p>
        </w:tc>
        <w:tc>
          <w:tcPr>
            <w:tcW w:w="0" w:type="dxa"/>
            <w:vAlign w:val="center"/>
          </w:tcPr>
          <w:p w14:paraId="131BF80F" w14:textId="77777777" w:rsidR="00413E0B" w:rsidRPr="00D32CCA"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sidRPr="00833B40">
              <w:rPr>
                <w:sz w:val="18"/>
                <w:szCs w:val="18"/>
              </w:rPr>
              <w:t>75%</w:t>
            </w:r>
          </w:p>
        </w:tc>
        <w:tc>
          <w:tcPr>
            <w:tcW w:w="0" w:type="dxa"/>
          </w:tcPr>
          <w:p w14:paraId="368DB6A3" w14:textId="5AE9806D" w:rsidR="00413E0B" w:rsidRPr="00833B40"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w:t>
            </w:r>
          </w:p>
        </w:tc>
        <w:tc>
          <w:tcPr>
            <w:tcW w:w="0" w:type="dxa"/>
          </w:tcPr>
          <w:p w14:paraId="50C856D0" w14:textId="3E87DE2D" w:rsidR="00413E0B" w:rsidRPr="00833B40"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75</w:t>
            </w:r>
          </w:p>
        </w:tc>
      </w:tr>
      <w:tr w:rsidR="00413E0B" w:rsidRPr="00D32CCA" w14:paraId="7ECDB346" w14:textId="30B74247" w:rsidTr="004C0D65">
        <w:trPr>
          <w:trHeight w:val="315"/>
          <w:jc w:val="center"/>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574FEF7E" w14:textId="77777777" w:rsidR="00413E0B" w:rsidRPr="00833B40" w:rsidRDefault="00413E0B" w:rsidP="00EB4488">
            <w:pPr>
              <w:overflowPunct/>
              <w:autoSpaceDE/>
              <w:autoSpaceDN/>
              <w:adjustRightInd/>
              <w:spacing w:before="60"/>
              <w:jc w:val="center"/>
              <w:textAlignment w:val="auto"/>
              <w:rPr>
                <w:b w:val="0"/>
                <w:color w:val="FFFFFF"/>
                <w:sz w:val="18"/>
                <w:szCs w:val="18"/>
                <w:lang w:val="en-US"/>
              </w:rPr>
            </w:pPr>
            <w:r w:rsidRPr="00833B40">
              <w:rPr>
                <w:sz w:val="18"/>
                <w:szCs w:val="18"/>
              </w:rPr>
              <w:t>3A-R2</w:t>
            </w:r>
          </w:p>
        </w:tc>
        <w:tc>
          <w:tcPr>
            <w:tcW w:w="0" w:type="dxa"/>
            <w:vAlign w:val="center"/>
          </w:tcPr>
          <w:p w14:paraId="30A392F6" w14:textId="77777777" w:rsidR="00413E0B" w:rsidRPr="00833B40" w:rsidRDefault="00413E0B"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sidRPr="00833B40">
              <w:rPr>
                <w:sz w:val="18"/>
                <w:szCs w:val="18"/>
              </w:rPr>
              <w:t>U-10Mo</w:t>
            </w:r>
          </w:p>
        </w:tc>
        <w:tc>
          <w:tcPr>
            <w:tcW w:w="0" w:type="dxa"/>
            <w:vAlign w:val="center"/>
          </w:tcPr>
          <w:p w14:paraId="3AA06CCD" w14:textId="77777777" w:rsidR="00413E0B" w:rsidRPr="00833B40" w:rsidRDefault="00413E0B"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sidRPr="00833B40">
              <w:rPr>
                <w:sz w:val="18"/>
                <w:szCs w:val="18"/>
                <w:lang w:val="en-US"/>
              </w:rPr>
              <w:t>Helium</w:t>
            </w:r>
          </w:p>
        </w:tc>
        <w:tc>
          <w:tcPr>
            <w:tcW w:w="0" w:type="dxa"/>
            <w:vAlign w:val="center"/>
          </w:tcPr>
          <w:p w14:paraId="377AD86E" w14:textId="77777777" w:rsidR="00413E0B" w:rsidRPr="00833B40" w:rsidRDefault="00413E0B"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sidRPr="00833B40">
              <w:rPr>
                <w:sz w:val="18"/>
                <w:szCs w:val="18"/>
              </w:rPr>
              <w:t>55%</w:t>
            </w:r>
          </w:p>
        </w:tc>
        <w:tc>
          <w:tcPr>
            <w:tcW w:w="0" w:type="dxa"/>
          </w:tcPr>
          <w:p w14:paraId="3C307981" w14:textId="3F2DC04D" w:rsidR="00413E0B" w:rsidRPr="00833B40" w:rsidRDefault="00413E0B"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3</w:t>
            </w:r>
          </w:p>
        </w:tc>
        <w:tc>
          <w:tcPr>
            <w:tcW w:w="0" w:type="dxa"/>
          </w:tcPr>
          <w:p w14:paraId="01767A09" w14:textId="4F2FB4CD" w:rsidR="00413E0B" w:rsidRPr="00833B40" w:rsidRDefault="00413E0B"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70</w:t>
            </w:r>
          </w:p>
        </w:tc>
      </w:tr>
      <w:tr w:rsidR="00413E0B" w:rsidRPr="00D32CCA" w14:paraId="59F1FA96" w14:textId="39344F63" w:rsidTr="004C0D65">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346370ED" w14:textId="77777777" w:rsidR="00413E0B" w:rsidRPr="00833B40" w:rsidRDefault="00413E0B" w:rsidP="00EB4488">
            <w:pPr>
              <w:overflowPunct/>
              <w:autoSpaceDE/>
              <w:autoSpaceDN/>
              <w:adjustRightInd/>
              <w:spacing w:before="60"/>
              <w:jc w:val="center"/>
              <w:textAlignment w:val="auto"/>
              <w:rPr>
                <w:b w:val="0"/>
                <w:color w:val="FFFFFF"/>
                <w:sz w:val="18"/>
                <w:szCs w:val="18"/>
                <w:lang w:val="en-US"/>
              </w:rPr>
            </w:pPr>
            <w:r w:rsidRPr="00833B40">
              <w:rPr>
                <w:sz w:val="18"/>
                <w:szCs w:val="18"/>
              </w:rPr>
              <w:t>3A-R4</w:t>
            </w:r>
          </w:p>
        </w:tc>
        <w:tc>
          <w:tcPr>
            <w:tcW w:w="0" w:type="dxa"/>
            <w:vAlign w:val="center"/>
          </w:tcPr>
          <w:p w14:paraId="65F00E89" w14:textId="77777777" w:rsidR="00413E0B" w:rsidRPr="00833B40"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sidRPr="00833B40">
              <w:rPr>
                <w:sz w:val="18"/>
                <w:szCs w:val="18"/>
              </w:rPr>
              <w:t>U-10Zr</w:t>
            </w:r>
          </w:p>
        </w:tc>
        <w:tc>
          <w:tcPr>
            <w:tcW w:w="0" w:type="dxa"/>
            <w:vAlign w:val="center"/>
          </w:tcPr>
          <w:p w14:paraId="21DCFD70" w14:textId="77777777" w:rsidR="00413E0B" w:rsidRPr="00833B40"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sidRPr="00833B40">
              <w:rPr>
                <w:sz w:val="18"/>
                <w:szCs w:val="18"/>
                <w:lang w:val="en-US"/>
              </w:rPr>
              <w:t>Helium</w:t>
            </w:r>
          </w:p>
        </w:tc>
        <w:tc>
          <w:tcPr>
            <w:tcW w:w="0" w:type="dxa"/>
            <w:vAlign w:val="center"/>
          </w:tcPr>
          <w:p w14:paraId="35F382E9" w14:textId="77777777" w:rsidR="00413E0B" w:rsidRPr="00833B40"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sidRPr="00833B40">
              <w:rPr>
                <w:sz w:val="18"/>
                <w:szCs w:val="18"/>
              </w:rPr>
              <w:t>55%</w:t>
            </w:r>
          </w:p>
        </w:tc>
        <w:tc>
          <w:tcPr>
            <w:tcW w:w="0" w:type="dxa"/>
          </w:tcPr>
          <w:p w14:paraId="0D50163E" w14:textId="207F7F4C" w:rsidR="00413E0B" w:rsidRPr="00833B40"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2</w:t>
            </w:r>
          </w:p>
        </w:tc>
        <w:tc>
          <w:tcPr>
            <w:tcW w:w="0" w:type="dxa"/>
          </w:tcPr>
          <w:p w14:paraId="26D65193" w14:textId="0436C902" w:rsidR="00413E0B" w:rsidRPr="00833B40" w:rsidRDefault="00D906C3"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40</w:t>
            </w:r>
          </w:p>
        </w:tc>
      </w:tr>
      <w:tr w:rsidR="00413E0B" w:rsidRPr="00D32CCA" w14:paraId="1CE0B69C" w14:textId="070433B8" w:rsidTr="004C0D65">
        <w:trPr>
          <w:trHeight w:val="315"/>
          <w:jc w:val="center"/>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33273372" w14:textId="77777777" w:rsidR="00413E0B" w:rsidRPr="00833B40" w:rsidRDefault="00413E0B" w:rsidP="00EB4488">
            <w:pPr>
              <w:overflowPunct/>
              <w:autoSpaceDE/>
              <w:autoSpaceDN/>
              <w:adjustRightInd/>
              <w:spacing w:before="60"/>
              <w:jc w:val="center"/>
              <w:textAlignment w:val="auto"/>
              <w:rPr>
                <w:b w:val="0"/>
                <w:color w:val="FFFFFF"/>
                <w:sz w:val="18"/>
                <w:szCs w:val="18"/>
                <w:lang w:val="en-US"/>
              </w:rPr>
            </w:pPr>
            <w:r w:rsidRPr="00833B40">
              <w:rPr>
                <w:sz w:val="18"/>
                <w:szCs w:val="18"/>
              </w:rPr>
              <w:t>3A-R5</w:t>
            </w:r>
          </w:p>
        </w:tc>
        <w:tc>
          <w:tcPr>
            <w:tcW w:w="0" w:type="dxa"/>
            <w:vAlign w:val="center"/>
          </w:tcPr>
          <w:p w14:paraId="01ED65EC" w14:textId="77777777" w:rsidR="00413E0B" w:rsidRPr="00833B40" w:rsidRDefault="00413E0B"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sidRPr="00833B40">
              <w:rPr>
                <w:sz w:val="18"/>
                <w:szCs w:val="18"/>
              </w:rPr>
              <w:t>U-1Pd-10Zr</w:t>
            </w:r>
          </w:p>
        </w:tc>
        <w:tc>
          <w:tcPr>
            <w:tcW w:w="0" w:type="dxa"/>
            <w:vAlign w:val="center"/>
          </w:tcPr>
          <w:p w14:paraId="411D36BF" w14:textId="77777777" w:rsidR="00413E0B" w:rsidRPr="00833B40" w:rsidRDefault="00413E0B"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sidRPr="00833B40">
              <w:rPr>
                <w:sz w:val="18"/>
                <w:szCs w:val="18"/>
                <w:lang w:val="en-US"/>
              </w:rPr>
              <w:t>Sodium</w:t>
            </w:r>
          </w:p>
        </w:tc>
        <w:tc>
          <w:tcPr>
            <w:tcW w:w="0" w:type="dxa"/>
            <w:vAlign w:val="center"/>
          </w:tcPr>
          <w:p w14:paraId="18CA1DAA" w14:textId="77777777" w:rsidR="00413E0B" w:rsidRPr="00833B40" w:rsidRDefault="00413E0B"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sidRPr="00833B40">
              <w:rPr>
                <w:sz w:val="18"/>
                <w:szCs w:val="18"/>
              </w:rPr>
              <w:t>75%</w:t>
            </w:r>
          </w:p>
        </w:tc>
        <w:tc>
          <w:tcPr>
            <w:tcW w:w="0" w:type="dxa"/>
          </w:tcPr>
          <w:p w14:paraId="3267AE7C" w14:textId="1F466B2E" w:rsidR="00413E0B" w:rsidRPr="00833B40" w:rsidRDefault="00413E0B"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w:t>
            </w:r>
          </w:p>
        </w:tc>
        <w:tc>
          <w:tcPr>
            <w:tcW w:w="0" w:type="dxa"/>
          </w:tcPr>
          <w:p w14:paraId="4740DFFA" w14:textId="3BE62642" w:rsidR="00413E0B" w:rsidRPr="00833B40" w:rsidRDefault="00D906C3"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80</w:t>
            </w:r>
          </w:p>
        </w:tc>
      </w:tr>
      <w:tr w:rsidR="00413E0B" w:rsidRPr="00D32CCA" w14:paraId="7D01F548" w14:textId="1EDD5443" w:rsidTr="004C0D65">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73CA4CD2" w14:textId="77777777" w:rsidR="00413E0B" w:rsidRPr="00833B40" w:rsidRDefault="00413E0B" w:rsidP="00EB4488">
            <w:pPr>
              <w:overflowPunct/>
              <w:autoSpaceDE/>
              <w:autoSpaceDN/>
              <w:adjustRightInd/>
              <w:spacing w:before="60"/>
              <w:jc w:val="center"/>
              <w:textAlignment w:val="auto"/>
              <w:rPr>
                <w:b w:val="0"/>
                <w:color w:val="FFFFFF"/>
                <w:sz w:val="18"/>
                <w:szCs w:val="18"/>
                <w:lang w:val="en-US"/>
              </w:rPr>
            </w:pPr>
            <w:r w:rsidRPr="00833B40">
              <w:rPr>
                <w:sz w:val="18"/>
                <w:szCs w:val="18"/>
              </w:rPr>
              <w:t>3B-R1</w:t>
            </w:r>
          </w:p>
        </w:tc>
        <w:tc>
          <w:tcPr>
            <w:tcW w:w="0" w:type="dxa"/>
            <w:vAlign w:val="center"/>
          </w:tcPr>
          <w:p w14:paraId="32F1FF70" w14:textId="77777777" w:rsidR="00413E0B" w:rsidRPr="00833B40"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sidRPr="00833B40">
              <w:rPr>
                <w:sz w:val="18"/>
                <w:szCs w:val="18"/>
              </w:rPr>
              <w:t>U-4Pd-10Zr</w:t>
            </w:r>
          </w:p>
        </w:tc>
        <w:tc>
          <w:tcPr>
            <w:tcW w:w="0" w:type="dxa"/>
            <w:vAlign w:val="center"/>
          </w:tcPr>
          <w:p w14:paraId="43C52E45" w14:textId="77777777" w:rsidR="00413E0B" w:rsidRPr="00833B40"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sidRPr="00833B40">
              <w:rPr>
                <w:sz w:val="18"/>
                <w:szCs w:val="18"/>
                <w:lang w:val="en-US"/>
              </w:rPr>
              <w:t>Sodium</w:t>
            </w:r>
          </w:p>
        </w:tc>
        <w:tc>
          <w:tcPr>
            <w:tcW w:w="0" w:type="dxa"/>
            <w:vAlign w:val="center"/>
          </w:tcPr>
          <w:p w14:paraId="7E8CDCDD" w14:textId="77777777" w:rsidR="00413E0B" w:rsidRPr="00833B40"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sidRPr="00833B40">
              <w:rPr>
                <w:sz w:val="18"/>
                <w:szCs w:val="18"/>
              </w:rPr>
              <w:t>55%</w:t>
            </w:r>
          </w:p>
        </w:tc>
        <w:tc>
          <w:tcPr>
            <w:tcW w:w="0" w:type="dxa"/>
          </w:tcPr>
          <w:p w14:paraId="10866D3E" w14:textId="432C335C" w:rsidR="00413E0B" w:rsidRPr="00833B40"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7</w:t>
            </w:r>
          </w:p>
        </w:tc>
        <w:tc>
          <w:tcPr>
            <w:tcW w:w="0" w:type="dxa"/>
          </w:tcPr>
          <w:p w14:paraId="2BF64B09" w14:textId="026DCB53" w:rsidR="00413E0B" w:rsidRPr="00833B40" w:rsidRDefault="00D906C3"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05</w:t>
            </w:r>
          </w:p>
        </w:tc>
      </w:tr>
      <w:tr w:rsidR="00413E0B" w:rsidRPr="00D32CCA" w14:paraId="0F2D0A1D" w14:textId="22A950B1" w:rsidTr="004C0D65">
        <w:trPr>
          <w:trHeight w:val="315"/>
          <w:jc w:val="center"/>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4F2BB3AE" w14:textId="77777777" w:rsidR="00413E0B" w:rsidRPr="00833B40" w:rsidRDefault="00413E0B" w:rsidP="00EB4488">
            <w:pPr>
              <w:overflowPunct/>
              <w:autoSpaceDE/>
              <w:autoSpaceDN/>
              <w:adjustRightInd/>
              <w:spacing w:before="60"/>
              <w:jc w:val="center"/>
              <w:textAlignment w:val="auto"/>
              <w:rPr>
                <w:b w:val="0"/>
                <w:color w:val="FFFFFF"/>
                <w:sz w:val="18"/>
                <w:szCs w:val="18"/>
                <w:lang w:val="en-US"/>
              </w:rPr>
            </w:pPr>
            <w:r w:rsidRPr="00833B40">
              <w:rPr>
                <w:sz w:val="18"/>
                <w:szCs w:val="18"/>
              </w:rPr>
              <w:t>3B-R2</w:t>
            </w:r>
          </w:p>
        </w:tc>
        <w:tc>
          <w:tcPr>
            <w:tcW w:w="0" w:type="dxa"/>
            <w:vAlign w:val="center"/>
          </w:tcPr>
          <w:p w14:paraId="5A990309" w14:textId="77777777" w:rsidR="00413E0B" w:rsidRPr="00833B40" w:rsidRDefault="00413E0B"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sidRPr="00833B40">
              <w:rPr>
                <w:sz w:val="18"/>
                <w:szCs w:val="18"/>
              </w:rPr>
              <w:t>U-4Pd-10Zr</w:t>
            </w:r>
          </w:p>
        </w:tc>
        <w:tc>
          <w:tcPr>
            <w:tcW w:w="0" w:type="dxa"/>
            <w:vAlign w:val="center"/>
          </w:tcPr>
          <w:p w14:paraId="61CF7E36" w14:textId="77777777" w:rsidR="00413E0B" w:rsidRPr="00833B40" w:rsidRDefault="00413E0B"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sidRPr="00833B40">
              <w:rPr>
                <w:sz w:val="18"/>
                <w:szCs w:val="18"/>
                <w:lang w:val="en-US"/>
              </w:rPr>
              <w:t>Helium</w:t>
            </w:r>
          </w:p>
        </w:tc>
        <w:tc>
          <w:tcPr>
            <w:tcW w:w="0" w:type="dxa"/>
            <w:vAlign w:val="center"/>
          </w:tcPr>
          <w:p w14:paraId="7029D068" w14:textId="77777777" w:rsidR="00413E0B" w:rsidRPr="00833B40" w:rsidRDefault="00413E0B"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sidRPr="00833B40">
              <w:rPr>
                <w:sz w:val="18"/>
                <w:szCs w:val="18"/>
              </w:rPr>
              <w:t>55%</w:t>
            </w:r>
          </w:p>
        </w:tc>
        <w:tc>
          <w:tcPr>
            <w:tcW w:w="0" w:type="dxa"/>
          </w:tcPr>
          <w:p w14:paraId="4404472B" w14:textId="32AC8C62" w:rsidR="00413E0B" w:rsidRPr="00833B40" w:rsidRDefault="00413E0B"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6</w:t>
            </w:r>
          </w:p>
        </w:tc>
        <w:tc>
          <w:tcPr>
            <w:tcW w:w="0" w:type="dxa"/>
          </w:tcPr>
          <w:p w14:paraId="54896786" w14:textId="61A1DB2E" w:rsidR="00413E0B" w:rsidRPr="00833B40" w:rsidRDefault="00D906C3"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75</w:t>
            </w:r>
          </w:p>
        </w:tc>
      </w:tr>
      <w:tr w:rsidR="00413E0B" w:rsidRPr="00D32CCA" w14:paraId="50438761" w14:textId="365555A0" w:rsidTr="004C0D65">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4DE9B667" w14:textId="77777777" w:rsidR="00413E0B" w:rsidRPr="00833B40" w:rsidRDefault="00413E0B" w:rsidP="00EB4488">
            <w:pPr>
              <w:overflowPunct/>
              <w:autoSpaceDE/>
              <w:autoSpaceDN/>
              <w:adjustRightInd/>
              <w:spacing w:before="60"/>
              <w:jc w:val="center"/>
              <w:textAlignment w:val="auto"/>
              <w:rPr>
                <w:b w:val="0"/>
                <w:color w:val="FFFFFF"/>
                <w:sz w:val="18"/>
                <w:szCs w:val="18"/>
                <w:lang w:val="en-US"/>
              </w:rPr>
            </w:pPr>
            <w:r w:rsidRPr="00833B40">
              <w:rPr>
                <w:sz w:val="18"/>
                <w:szCs w:val="18"/>
              </w:rPr>
              <w:t>3B-R4</w:t>
            </w:r>
          </w:p>
        </w:tc>
        <w:tc>
          <w:tcPr>
            <w:tcW w:w="0" w:type="dxa"/>
            <w:vAlign w:val="center"/>
          </w:tcPr>
          <w:p w14:paraId="1A076C48" w14:textId="77777777" w:rsidR="00413E0B" w:rsidRPr="00833B40"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sidRPr="00833B40">
              <w:rPr>
                <w:sz w:val="18"/>
                <w:szCs w:val="18"/>
              </w:rPr>
              <w:t>U-10Mo</w:t>
            </w:r>
          </w:p>
        </w:tc>
        <w:tc>
          <w:tcPr>
            <w:tcW w:w="0" w:type="dxa"/>
            <w:vAlign w:val="center"/>
          </w:tcPr>
          <w:p w14:paraId="6D8C105E" w14:textId="77777777" w:rsidR="00413E0B" w:rsidRPr="00833B40"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sidRPr="00833B40">
              <w:rPr>
                <w:sz w:val="18"/>
                <w:szCs w:val="18"/>
                <w:lang w:val="en-US"/>
              </w:rPr>
              <w:t>Sodium</w:t>
            </w:r>
          </w:p>
        </w:tc>
        <w:tc>
          <w:tcPr>
            <w:tcW w:w="0" w:type="dxa"/>
            <w:vAlign w:val="center"/>
          </w:tcPr>
          <w:p w14:paraId="315CCD7A" w14:textId="77777777" w:rsidR="00413E0B" w:rsidRPr="00833B40"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sidRPr="00833B40">
              <w:rPr>
                <w:sz w:val="18"/>
                <w:szCs w:val="18"/>
              </w:rPr>
              <w:t>55%</w:t>
            </w:r>
          </w:p>
        </w:tc>
        <w:tc>
          <w:tcPr>
            <w:tcW w:w="0" w:type="dxa"/>
          </w:tcPr>
          <w:p w14:paraId="56180967" w14:textId="074A134C" w:rsidR="00413E0B" w:rsidRPr="00833B40"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dxa"/>
          </w:tcPr>
          <w:p w14:paraId="02C29BB8" w14:textId="286EE715" w:rsidR="00413E0B" w:rsidRPr="00833B40" w:rsidRDefault="00D906C3"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25</w:t>
            </w:r>
          </w:p>
        </w:tc>
      </w:tr>
      <w:tr w:rsidR="00413E0B" w:rsidRPr="00D32CCA" w14:paraId="4B655679" w14:textId="7EDC84FB" w:rsidTr="004C0D65">
        <w:trPr>
          <w:trHeight w:val="315"/>
          <w:jc w:val="center"/>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49AD67B5" w14:textId="77777777" w:rsidR="00413E0B" w:rsidRPr="00833B40" w:rsidRDefault="00413E0B" w:rsidP="00EB4488">
            <w:pPr>
              <w:overflowPunct/>
              <w:autoSpaceDE/>
              <w:autoSpaceDN/>
              <w:adjustRightInd/>
              <w:spacing w:before="60"/>
              <w:jc w:val="center"/>
              <w:textAlignment w:val="auto"/>
              <w:rPr>
                <w:b w:val="0"/>
                <w:color w:val="FFFFFF"/>
                <w:sz w:val="18"/>
                <w:szCs w:val="18"/>
                <w:lang w:val="en-US"/>
              </w:rPr>
            </w:pPr>
            <w:r w:rsidRPr="00833B40">
              <w:rPr>
                <w:sz w:val="18"/>
                <w:szCs w:val="18"/>
              </w:rPr>
              <w:t>3B-R5</w:t>
            </w:r>
          </w:p>
        </w:tc>
        <w:tc>
          <w:tcPr>
            <w:tcW w:w="0" w:type="dxa"/>
            <w:vAlign w:val="center"/>
          </w:tcPr>
          <w:p w14:paraId="1C7071EF" w14:textId="77777777" w:rsidR="00413E0B" w:rsidRPr="00833B40" w:rsidRDefault="00413E0B"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sidRPr="00833B40">
              <w:rPr>
                <w:sz w:val="18"/>
                <w:szCs w:val="18"/>
              </w:rPr>
              <w:t>U-10Mo</w:t>
            </w:r>
          </w:p>
        </w:tc>
        <w:tc>
          <w:tcPr>
            <w:tcW w:w="0" w:type="dxa"/>
            <w:vAlign w:val="center"/>
          </w:tcPr>
          <w:p w14:paraId="56B560C1" w14:textId="77777777" w:rsidR="00413E0B" w:rsidRPr="00833B40" w:rsidRDefault="00413E0B"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sidRPr="00833B40">
              <w:rPr>
                <w:sz w:val="18"/>
                <w:szCs w:val="18"/>
                <w:lang w:val="en-US"/>
              </w:rPr>
              <w:t>Sodium</w:t>
            </w:r>
          </w:p>
        </w:tc>
        <w:tc>
          <w:tcPr>
            <w:tcW w:w="0" w:type="dxa"/>
            <w:vAlign w:val="center"/>
          </w:tcPr>
          <w:p w14:paraId="074DB6AA" w14:textId="77777777" w:rsidR="00413E0B" w:rsidRPr="00833B40" w:rsidRDefault="00413E0B"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sidRPr="00833B40">
              <w:rPr>
                <w:sz w:val="18"/>
                <w:szCs w:val="18"/>
              </w:rPr>
              <w:t>55%</w:t>
            </w:r>
          </w:p>
        </w:tc>
        <w:tc>
          <w:tcPr>
            <w:tcW w:w="0" w:type="dxa"/>
          </w:tcPr>
          <w:p w14:paraId="35CE4A9D" w14:textId="19C3FDB6" w:rsidR="00413E0B" w:rsidRPr="00833B40" w:rsidRDefault="00413E0B"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dxa"/>
          </w:tcPr>
          <w:p w14:paraId="6CE698A7" w14:textId="47ACCFBE" w:rsidR="00413E0B" w:rsidRPr="00833B40" w:rsidRDefault="00D906C3"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20</w:t>
            </w:r>
          </w:p>
        </w:tc>
      </w:tr>
      <w:tr w:rsidR="00413E0B" w:rsidRPr="00D32CCA" w14:paraId="5A2CB846" w14:textId="657B3F2B" w:rsidTr="004C0D65">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dxa"/>
            <w:noWrap/>
          </w:tcPr>
          <w:p w14:paraId="09B33B13" w14:textId="77777777" w:rsidR="00413E0B" w:rsidRPr="00833B40" w:rsidRDefault="00413E0B" w:rsidP="00EB4488">
            <w:pPr>
              <w:overflowPunct/>
              <w:autoSpaceDE/>
              <w:autoSpaceDN/>
              <w:adjustRightInd/>
              <w:spacing w:before="60"/>
              <w:jc w:val="center"/>
              <w:textAlignment w:val="auto"/>
              <w:rPr>
                <w:b w:val="0"/>
                <w:color w:val="FFFFFF"/>
                <w:sz w:val="18"/>
                <w:szCs w:val="18"/>
                <w:lang w:val="en-US"/>
              </w:rPr>
            </w:pPr>
            <w:r w:rsidRPr="00D32CCA">
              <w:rPr>
                <w:color w:val="FFFFFF"/>
                <w:sz w:val="18"/>
                <w:szCs w:val="18"/>
                <w:lang w:val="en-US"/>
              </w:rPr>
              <w:t>3C-R1</w:t>
            </w:r>
          </w:p>
        </w:tc>
        <w:tc>
          <w:tcPr>
            <w:tcW w:w="0" w:type="dxa"/>
          </w:tcPr>
          <w:p w14:paraId="3BEDF695" w14:textId="77777777" w:rsidR="00413E0B" w:rsidRPr="00833B40"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sidRPr="00D32CCA">
              <w:rPr>
                <w:sz w:val="18"/>
                <w:szCs w:val="18"/>
                <w:lang w:val="en-US"/>
              </w:rPr>
              <w:t>U-10Mo</w:t>
            </w:r>
          </w:p>
        </w:tc>
        <w:tc>
          <w:tcPr>
            <w:tcW w:w="0" w:type="dxa"/>
          </w:tcPr>
          <w:p w14:paraId="770A1007" w14:textId="77777777" w:rsidR="00413E0B" w:rsidRPr="00833B40"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sidRPr="00D32CCA">
              <w:rPr>
                <w:sz w:val="18"/>
                <w:szCs w:val="18"/>
                <w:lang w:val="en-US"/>
              </w:rPr>
              <w:t>Sodium</w:t>
            </w:r>
          </w:p>
        </w:tc>
        <w:tc>
          <w:tcPr>
            <w:tcW w:w="0" w:type="dxa"/>
          </w:tcPr>
          <w:p w14:paraId="5815DF84" w14:textId="77777777" w:rsidR="00413E0B" w:rsidRPr="00833B40"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sidRPr="00D32CCA">
              <w:rPr>
                <w:sz w:val="18"/>
                <w:szCs w:val="18"/>
                <w:lang w:val="en-US"/>
              </w:rPr>
              <w:t>75%</w:t>
            </w:r>
          </w:p>
        </w:tc>
        <w:tc>
          <w:tcPr>
            <w:tcW w:w="0" w:type="dxa"/>
          </w:tcPr>
          <w:p w14:paraId="2002D441" w14:textId="419993CB" w:rsidR="00413E0B" w:rsidRPr="00D32CCA" w:rsidRDefault="00DA495F"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2.3</w:t>
            </w:r>
          </w:p>
        </w:tc>
        <w:tc>
          <w:tcPr>
            <w:tcW w:w="0" w:type="dxa"/>
          </w:tcPr>
          <w:p w14:paraId="4433423E" w14:textId="1967665E" w:rsidR="00413E0B" w:rsidRPr="00D32CCA" w:rsidRDefault="00DA495F"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660</w:t>
            </w:r>
          </w:p>
        </w:tc>
      </w:tr>
      <w:tr w:rsidR="00413E0B" w:rsidRPr="00D32CCA" w14:paraId="3E643E43" w14:textId="7D811465" w:rsidTr="004C0D65">
        <w:trPr>
          <w:trHeight w:val="315"/>
          <w:jc w:val="center"/>
        </w:trPr>
        <w:tc>
          <w:tcPr>
            <w:cnfStyle w:val="001000000000" w:firstRow="0" w:lastRow="0" w:firstColumn="1" w:lastColumn="0" w:oddVBand="0" w:evenVBand="0" w:oddHBand="0" w:evenHBand="0" w:firstRowFirstColumn="0" w:firstRowLastColumn="0" w:lastRowFirstColumn="0" w:lastRowLastColumn="0"/>
            <w:tcW w:w="0" w:type="dxa"/>
            <w:noWrap/>
          </w:tcPr>
          <w:p w14:paraId="00A62FCC" w14:textId="77777777" w:rsidR="00413E0B" w:rsidRPr="00D32CCA" w:rsidRDefault="00413E0B" w:rsidP="00EB4488">
            <w:pPr>
              <w:overflowPunct/>
              <w:autoSpaceDE/>
              <w:autoSpaceDN/>
              <w:adjustRightInd/>
              <w:spacing w:before="60"/>
              <w:jc w:val="center"/>
              <w:textAlignment w:val="auto"/>
              <w:rPr>
                <w:color w:val="FFFFFF"/>
                <w:sz w:val="18"/>
                <w:szCs w:val="18"/>
                <w:lang w:val="en-US"/>
              </w:rPr>
            </w:pPr>
            <w:r w:rsidRPr="00D32CCA">
              <w:rPr>
                <w:color w:val="FFFFFF"/>
                <w:sz w:val="18"/>
                <w:szCs w:val="18"/>
                <w:lang w:val="en-US"/>
              </w:rPr>
              <w:t>3C-R2</w:t>
            </w:r>
          </w:p>
        </w:tc>
        <w:tc>
          <w:tcPr>
            <w:tcW w:w="0" w:type="dxa"/>
          </w:tcPr>
          <w:p w14:paraId="02845AD6" w14:textId="77777777" w:rsidR="00413E0B" w:rsidRPr="00D32CCA" w:rsidRDefault="00413E0B"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sidRPr="00D32CCA">
              <w:rPr>
                <w:sz w:val="18"/>
                <w:szCs w:val="18"/>
                <w:lang w:val="en-US"/>
              </w:rPr>
              <w:t>U-10Mo</w:t>
            </w:r>
          </w:p>
        </w:tc>
        <w:tc>
          <w:tcPr>
            <w:tcW w:w="0" w:type="dxa"/>
          </w:tcPr>
          <w:p w14:paraId="774F4CDD" w14:textId="77777777" w:rsidR="00413E0B" w:rsidRPr="00D32CCA" w:rsidRDefault="00413E0B"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sidRPr="00D32CCA">
              <w:rPr>
                <w:sz w:val="18"/>
                <w:szCs w:val="18"/>
                <w:lang w:val="en-US"/>
              </w:rPr>
              <w:t>Helium</w:t>
            </w:r>
          </w:p>
        </w:tc>
        <w:tc>
          <w:tcPr>
            <w:tcW w:w="0" w:type="dxa"/>
          </w:tcPr>
          <w:p w14:paraId="3844B1C2" w14:textId="77777777" w:rsidR="00413E0B" w:rsidRPr="00D32CCA" w:rsidRDefault="00413E0B"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sidRPr="00D32CCA">
              <w:rPr>
                <w:sz w:val="18"/>
                <w:szCs w:val="18"/>
                <w:lang w:val="en-US"/>
              </w:rPr>
              <w:t>55%</w:t>
            </w:r>
          </w:p>
        </w:tc>
        <w:tc>
          <w:tcPr>
            <w:tcW w:w="0" w:type="dxa"/>
          </w:tcPr>
          <w:p w14:paraId="2FA7D7C4" w14:textId="5A08A0C7" w:rsidR="00413E0B" w:rsidRPr="00D32CCA" w:rsidRDefault="00DA495F"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3.2</w:t>
            </w:r>
          </w:p>
        </w:tc>
        <w:tc>
          <w:tcPr>
            <w:tcW w:w="0" w:type="dxa"/>
          </w:tcPr>
          <w:p w14:paraId="5BF858A8" w14:textId="01AEDE48" w:rsidR="00413E0B" w:rsidRPr="00D32CCA" w:rsidRDefault="00DA495F"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625</w:t>
            </w:r>
          </w:p>
        </w:tc>
      </w:tr>
      <w:tr w:rsidR="00413E0B" w:rsidRPr="00D32CCA" w14:paraId="409CFB5A" w14:textId="616E0982" w:rsidTr="004C0D65">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dxa"/>
            <w:noWrap/>
          </w:tcPr>
          <w:p w14:paraId="26B56190" w14:textId="77777777" w:rsidR="00413E0B" w:rsidRPr="00D32CCA" w:rsidRDefault="00413E0B" w:rsidP="00EB4488">
            <w:pPr>
              <w:overflowPunct/>
              <w:autoSpaceDE/>
              <w:autoSpaceDN/>
              <w:adjustRightInd/>
              <w:spacing w:before="60"/>
              <w:jc w:val="center"/>
              <w:textAlignment w:val="auto"/>
              <w:rPr>
                <w:color w:val="FFFFFF"/>
                <w:sz w:val="18"/>
                <w:szCs w:val="18"/>
                <w:lang w:val="en-US"/>
              </w:rPr>
            </w:pPr>
            <w:r w:rsidRPr="00D32CCA">
              <w:rPr>
                <w:color w:val="FFFFFF"/>
                <w:sz w:val="18"/>
                <w:szCs w:val="18"/>
                <w:lang w:val="en-US"/>
              </w:rPr>
              <w:t>3C-R3</w:t>
            </w:r>
          </w:p>
        </w:tc>
        <w:tc>
          <w:tcPr>
            <w:tcW w:w="0" w:type="dxa"/>
          </w:tcPr>
          <w:p w14:paraId="176CA742" w14:textId="77777777" w:rsidR="00413E0B" w:rsidRPr="00D32CCA"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sidRPr="00D32CCA">
              <w:rPr>
                <w:sz w:val="18"/>
                <w:szCs w:val="18"/>
                <w:lang w:val="en-US"/>
              </w:rPr>
              <w:t>U-10Zr</w:t>
            </w:r>
          </w:p>
        </w:tc>
        <w:tc>
          <w:tcPr>
            <w:tcW w:w="0" w:type="dxa"/>
          </w:tcPr>
          <w:p w14:paraId="034E372F" w14:textId="77777777" w:rsidR="00413E0B" w:rsidRPr="00D32CCA"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sidRPr="00D32CCA">
              <w:rPr>
                <w:sz w:val="18"/>
                <w:szCs w:val="18"/>
                <w:lang w:val="en-US"/>
              </w:rPr>
              <w:t>Solid</w:t>
            </w:r>
          </w:p>
        </w:tc>
        <w:tc>
          <w:tcPr>
            <w:tcW w:w="0" w:type="dxa"/>
          </w:tcPr>
          <w:p w14:paraId="6AA7C0D1" w14:textId="77777777" w:rsidR="00413E0B" w:rsidRPr="00D32CCA"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sidRPr="00D32CCA">
              <w:rPr>
                <w:sz w:val="18"/>
                <w:szCs w:val="18"/>
                <w:lang w:val="en-US"/>
              </w:rPr>
              <w:t>65%</w:t>
            </w:r>
          </w:p>
        </w:tc>
        <w:tc>
          <w:tcPr>
            <w:tcW w:w="0" w:type="dxa"/>
          </w:tcPr>
          <w:p w14:paraId="77DD2404" w14:textId="287F90AE" w:rsidR="00413E0B" w:rsidRPr="00D32CCA" w:rsidRDefault="00DA495F"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2.8</w:t>
            </w:r>
          </w:p>
        </w:tc>
        <w:tc>
          <w:tcPr>
            <w:tcW w:w="0" w:type="dxa"/>
          </w:tcPr>
          <w:p w14:paraId="556FB051" w14:textId="21F4212B" w:rsidR="00413E0B" w:rsidRPr="00D32CCA" w:rsidRDefault="00DA495F"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615</w:t>
            </w:r>
          </w:p>
        </w:tc>
      </w:tr>
      <w:tr w:rsidR="00413E0B" w:rsidRPr="00D32CCA" w14:paraId="7B07AACA" w14:textId="38CC0970" w:rsidTr="004C0D65">
        <w:trPr>
          <w:trHeight w:val="315"/>
          <w:jc w:val="center"/>
        </w:trPr>
        <w:tc>
          <w:tcPr>
            <w:cnfStyle w:val="001000000000" w:firstRow="0" w:lastRow="0" w:firstColumn="1" w:lastColumn="0" w:oddVBand="0" w:evenVBand="0" w:oddHBand="0" w:evenHBand="0" w:firstRowFirstColumn="0" w:firstRowLastColumn="0" w:lastRowFirstColumn="0" w:lastRowLastColumn="0"/>
            <w:tcW w:w="0" w:type="dxa"/>
            <w:noWrap/>
          </w:tcPr>
          <w:p w14:paraId="61638BFA" w14:textId="172465E2" w:rsidR="00413E0B" w:rsidRPr="00D32CCA" w:rsidRDefault="00413E0B" w:rsidP="00EB4488">
            <w:pPr>
              <w:overflowPunct/>
              <w:autoSpaceDE/>
              <w:autoSpaceDN/>
              <w:adjustRightInd/>
              <w:spacing w:before="60"/>
              <w:jc w:val="center"/>
              <w:textAlignment w:val="auto"/>
              <w:rPr>
                <w:color w:val="FFFFFF"/>
                <w:sz w:val="18"/>
                <w:szCs w:val="18"/>
                <w:lang w:val="en-US"/>
              </w:rPr>
            </w:pPr>
            <w:r w:rsidRPr="00D32CCA">
              <w:rPr>
                <w:color w:val="FFFFFF"/>
                <w:sz w:val="18"/>
                <w:szCs w:val="18"/>
                <w:lang w:val="en-US"/>
              </w:rPr>
              <w:t>3</w:t>
            </w:r>
            <w:r>
              <w:rPr>
                <w:color w:val="FFFFFF"/>
                <w:sz w:val="18"/>
                <w:szCs w:val="18"/>
                <w:lang w:val="en-US"/>
              </w:rPr>
              <w:t>C</w:t>
            </w:r>
            <w:r w:rsidRPr="00D32CCA">
              <w:rPr>
                <w:color w:val="FFFFFF"/>
                <w:sz w:val="18"/>
                <w:szCs w:val="18"/>
                <w:lang w:val="en-US"/>
              </w:rPr>
              <w:t>-R4</w:t>
            </w:r>
          </w:p>
        </w:tc>
        <w:tc>
          <w:tcPr>
            <w:tcW w:w="0" w:type="dxa"/>
          </w:tcPr>
          <w:p w14:paraId="42FDDF52" w14:textId="77777777" w:rsidR="00413E0B" w:rsidRPr="00D32CCA" w:rsidRDefault="00413E0B"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sidRPr="00D32CCA">
              <w:rPr>
                <w:sz w:val="18"/>
                <w:szCs w:val="18"/>
                <w:lang w:val="en-US"/>
              </w:rPr>
              <w:t>U-10Zr</w:t>
            </w:r>
          </w:p>
        </w:tc>
        <w:tc>
          <w:tcPr>
            <w:tcW w:w="0" w:type="dxa"/>
          </w:tcPr>
          <w:p w14:paraId="14FFD0B7" w14:textId="77777777" w:rsidR="00413E0B" w:rsidRPr="00D32CCA" w:rsidRDefault="00413E0B"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sidRPr="00D32CCA">
              <w:rPr>
                <w:sz w:val="18"/>
                <w:szCs w:val="18"/>
                <w:lang w:val="en-US"/>
              </w:rPr>
              <w:t>Helium</w:t>
            </w:r>
          </w:p>
        </w:tc>
        <w:tc>
          <w:tcPr>
            <w:tcW w:w="0" w:type="dxa"/>
          </w:tcPr>
          <w:p w14:paraId="34F6CC48" w14:textId="77777777" w:rsidR="00413E0B" w:rsidRPr="00D32CCA" w:rsidRDefault="00413E0B"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sidRPr="00D32CCA">
              <w:rPr>
                <w:sz w:val="18"/>
                <w:szCs w:val="18"/>
                <w:lang w:val="en-US"/>
              </w:rPr>
              <w:t>55%</w:t>
            </w:r>
          </w:p>
        </w:tc>
        <w:tc>
          <w:tcPr>
            <w:tcW w:w="0" w:type="dxa"/>
          </w:tcPr>
          <w:p w14:paraId="2D27B8A1" w14:textId="34CA3835" w:rsidR="00413E0B" w:rsidRPr="00D32CCA" w:rsidRDefault="00DA495F"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3.4</w:t>
            </w:r>
          </w:p>
        </w:tc>
        <w:tc>
          <w:tcPr>
            <w:tcW w:w="0" w:type="dxa"/>
          </w:tcPr>
          <w:p w14:paraId="0692EAC1" w14:textId="7F52BBDE" w:rsidR="00413E0B" w:rsidRPr="00D32CCA" w:rsidRDefault="00DA495F"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615</w:t>
            </w:r>
          </w:p>
        </w:tc>
      </w:tr>
      <w:tr w:rsidR="00413E0B" w:rsidRPr="00D32CCA" w14:paraId="57521DE6" w14:textId="4D449227" w:rsidTr="004C0D65">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dxa"/>
            <w:noWrap/>
          </w:tcPr>
          <w:p w14:paraId="702FEFE8" w14:textId="4D5E2F68" w:rsidR="00413E0B" w:rsidRPr="00D32CCA" w:rsidRDefault="00413E0B" w:rsidP="00EB4488">
            <w:pPr>
              <w:overflowPunct/>
              <w:autoSpaceDE/>
              <w:autoSpaceDN/>
              <w:adjustRightInd/>
              <w:spacing w:before="60"/>
              <w:jc w:val="center"/>
              <w:textAlignment w:val="auto"/>
              <w:rPr>
                <w:color w:val="FFFFFF"/>
                <w:sz w:val="18"/>
                <w:szCs w:val="18"/>
                <w:lang w:val="en-US"/>
              </w:rPr>
            </w:pPr>
            <w:r w:rsidRPr="00D32CCA">
              <w:rPr>
                <w:color w:val="FFFFFF"/>
                <w:sz w:val="18"/>
                <w:szCs w:val="18"/>
                <w:lang w:val="en-US"/>
              </w:rPr>
              <w:t>3</w:t>
            </w:r>
            <w:r>
              <w:rPr>
                <w:color w:val="FFFFFF"/>
                <w:sz w:val="18"/>
                <w:szCs w:val="18"/>
                <w:lang w:val="en-US"/>
              </w:rPr>
              <w:t>C</w:t>
            </w:r>
            <w:r w:rsidRPr="00D32CCA">
              <w:rPr>
                <w:color w:val="FFFFFF"/>
                <w:sz w:val="18"/>
                <w:szCs w:val="18"/>
                <w:lang w:val="en-US"/>
              </w:rPr>
              <w:t>-R5A</w:t>
            </w:r>
          </w:p>
        </w:tc>
        <w:tc>
          <w:tcPr>
            <w:tcW w:w="0" w:type="dxa"/>
          </w:tcPr>
          <w:p w14:paraId="7A13801A" w14:textId="77777777" w:rsidR="00413E0B" w:rsidRPr="00D32CCA"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sidRPr="00D32CCA">
              <w:rPr>
                <w:sz w:val="18"/>
                <w:szCs w:val="18"/>
                <w:lang w:val="en-US"/>
              </w:rPr>
              <w:t>U-1Pd-13Zr</w:t>
            </w:r>
          </w:p>
        </w:tc>
        <w:tc>
          <w:tcPr>
            <w:tcW w:w="0" w:type="dxa"/>
          </w:tcPr>
          <w:p w14:paraId="31C2DB4B" w14:textId="77777777" w:rsidR="00413E0B" w:rsidRPr="00D32CCA"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sidRPr="00D32CCA">
              <w:rPr>
                <w:sz w:val="18"/>
                <w:szCs w:val="18"/>
                <w:lang w:val="en-US"/>
              </w:rPr>
              <w:t>Sodium</w:t>
            </w:r>
          </w:p>
        </w:tc>
        <w:tc>
          <w:tcPr>
            <w:tcW w:w="0" w:type="dxa"/>
          </w:tcPr>
          <w:p w14:paraId="1B639B86" w14:textId="77777777" w:rsidR="00413E0B" w:rsidRPr="00D32CCA"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sidRPr="00D32CCA">
              <w:rPr>
                <w:sz w:val="18"/>
                <w:szCs w:val="18"/>
                <w:lang w:val="en-US"/>
              </w:rPr>
              <w:t>75%</w:t>
            </w:r>
          </w:p>
        </w:tc>
        <w:tc>
          <w:tcPr>
            <w:tcW w:w="0" w:type="dxa"/>
          </w:tcPr>
          <w:p w14:paraId="008C9625" w14:textId="5FDBF375" w:rsidR="00413E0B" w:rsidRPr="00D32CCA" w:rsidRDefault="00DA495F"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2.8</w:t>
            </w:r>
          </w:p>
        </w:tc>
        <w:tc>
          <w:tcPr>
            <w:tcW w:w="0" w:type="dxa"/>
          </w:tcPr>
          <w:p w14:paraId="5AA7CA2B" w14:textId="7E1D045E" w:rsidR="00413E0B" w:rsidRPr="00D32CCA" w:rsidRDefault="00DA495F"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680</w:t>
            </w:r>
          </w:p>
        </w:tc>
      </w:tr>
      <w:tr w:rsidR="00413E0B" w:rsidRPr="00D32CCA" w14:paraId="12BB590E" w14:textId="7203B1F4" w:rsidTr="004C0D65">
        <w:trPr>
          <w:trHeight w:val="315"/>
          <w:jc w:val="center"/>
        </w:trPr>
        <w:tc>
          <w:tcPr>
            <w:cnfStyle w:val="001000000000" w:firstRow="0" w:lastRow="0" w:firstColumn="1" w:lastColumn="0" w:oddVBand="0" w:evenVBand="0" w:oddHBand="0" w:evenHBand="0" w:firstRowFirstColumn="0" w:firstRowLastColumn="0" w:lastRowFirstColumn="0" w:lastRowLastColumn="0"/>
            <w:tcW w:w="0" w:type="dxa"/>
            <w:noWrap/>
          </w:tcPr>
          <w:p w14:paraId="0451DF91" w14:textId="0608FA65" w:rsidR="00413E0B" w:rsidRPr="00D32CCA" w:rsidRDefault="00413E0B" w:rsidP="00EB4488">
            <w:pPr>
              <w:overflowPunct/>
              <w:autoSpaceDE/>
              <w:autoSpaceDN/>
              <w:adjustRightInd/>
              <w:spacing w:before="60"/>
              <w:jc w:val="center"/>
              <w:textAlignment w:val="auto"/>
              <w:rPr>
                <w:color w:val="FFFFFF"/>
                <w:sz w:val="18"/>
                <w:szCs w:val="18"/>
                <w:lang w:val="en-US"/>
              </w:rPr>
            </w:pPr>
            <w:r w:rsidRPr="00D32CCA">
              <w:rPr>
                <w:color w:val="FFFFFF"/>
                <w:sz w:val="18"/>
                <w:szCs w:val="18"/>
                <w:lang w:val="en-US"/>
              </w:rPr>
              <w:t>3</w:t>
            </w:r>
            <w:r>
              <w:rPr>
                <w:color w:val="FFFFFF"/>
                <w:sz w:val="18"/>
                <w:szCs w:val="18"/>
                <w:lang w:val="en-US"/>
              </w:rPr>
              <w:t>C</w:t>
            </w:r>
            <w:r w:rsidRPr="00D32CCA">
              <w:rPr>
                <w:color w:val="FFFFFF"/>
                <w:sz w:val="18"/>
                <w:szCs w:val="18"/>
                <w:lang w:val="en-US"/>
              </w:rPr>
              <w:t>-R5B</w:t>
            </w:r>
          </w:p>
        </w:tc>
        <w:tc>
          <w:tcPr>
            <w:tcW w:w="0" w:type="dxa"/>
          </w:tcPr>
          <w:p w14:paraId="53FA7D70" w14:textId="77777777" w:rsidR="00413E0B" w:rsidRPr="00D32CCA" w:rsidRDefault="00413E0B"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sidRPr="00D32CCA">
              <w:rPr>
                <w:sz w:val="18"/>
                <w:szCs w:val="18"/>
                <w:lang w:val="en-US"/>
              </w:rPr>
              <w:t>U-2Pd-13Zr</w:t>
            </w:r>
          </w:p>
        </w:tc>
        <w:tc>
          <w:tcPr>
            <w:tcW w:w="0" w:type="dxa"/>
          </w:tcPr>
          <w:p w14:paraId="7F36058F" w14:textId="77777777" w:rsidR="00413E0B" w:rsidRPr="00D32CCA" w:rsidRDefault="00413E0B"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sidRPr="00D32CCA">
              <w:rPr>
                <w:sz w:val="18"/>
                <w:szCs w:val="18"/>
                <w:lang w:val="en-US"/>
              </w:rPr>
              <w:t>Sodium</w:t>
            </w:r>
          </w:p>
        </w:tc>
        <w:tc>
          <w:tcPr>
            <w:tcW w:w="0" w:type="dxa"/>
          </w:tcPr>
          <w:p w14:paraId="56804A9D" w14:textId="77777777" w:rsidR="00413E0B" w:rsidRPr="00D32CCA" w:rsidRDefault="00413E0B"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sidRPr="00D32CCA">
              <w:rPr>
                <w:sz w:val="18"/>
                <w:szCs w:val="18"/>
                <w:lang w:val="en-US"/>
              </w:rPr>
              <w:t>75%</w:t>
            </w:r>
          </w:p>
        </w:tc>
        <w:tc>
          <w:tcPr>
            <w:tcW w:w="0" w:type="dxa"/>
          </w:tcPr>
          <w:p w14:paraId="4849DEDF" w14:textId="07E32829" w:rsidR="00413E0B" w:rsidRPr="00D32CCA" w:rsidRDefault="00DA495F"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2.8</w:t>
            </w:r>
          </w:p>
        </w:tc>
        <w:tc>
          <w:tcPr>
            <w:tcW w:w="0" w:type="dxa"/>
          </w:tcPr>
          <w:p w14:paraId="12CED1C8" w14:textId="7490E8CA" w:rsidR="00413E0B" w:rsidRPr="00D32CCA" w:rsidRDefault="00DA495F"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660</w:t>
            </w:r>
          </w:p>
        </w:tc>
      </w:tr>
      <w:tr w:rsidR="00413E0B" w:rsidRPr="00D32CCA" w14:paraId="34D39DB6" w14:textId="2352AE1D" w:rsidTr="004C0D6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dxa"/>
            <w:noWrap/>
          </w:tcPr>
          <w:p w14:paraId="385436C4" w14:textId="77777777" w:rsidR="00413E0B" w:rsidRPr="00D32CCA" w:rsidRDefault="00413E0B" w:rsidP="00EB4488">
            <w:pPr>
              <w:overflowPunct/>
              <w:autoSpaceDE/>
              <w:autoSpaceDN/>
              <w:adjustRightInd/>
              <w:spacing w:before="60"/>
              <w:jc w:val="center"/>
              <w:textAlignment w:val="auto"/>
              <w:rPr>
                <w:color w:val="FFFFFF"/>
                <w:sz w:val="18"/>
                <w:szCs w:val="18"/>
                <w:lang w:val="en-US"/>
              </w:rPr>
            </w:pPr>
            <w:r w:rsidRPr="00D32CCA">
              <w:rPr>
                <w:color w:val="FFFFFF"/>
                <w:sz w:val="18"/>
                <w:szCs w:val="18"/>
                <w:lang w:val="en-US"/>
              </w:rPr>
              <w:t>3D-R1</w:t>
            </w:r>
          </w:p>
        </w:tc>
        <w:tc>
          <w:tcPr>
            <w:tcW w:w="0" w:type="dxa"/>
          </w:tcPr>
          <w:p w14:paraId="11C5DE63" w14:textId="77777777" w:rsidR="00413E0B" w:rsidRPr="00D32CCA"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sidRPr="00D32CCA">
              <w:rPr>
                <w:sz w:val="18"/>
                <w:szCs w:val="18"/>
                <w:lang w:val="en-US"/>
              </w:rPr>
              <w:t>U-10Zr</w:t>
            </w:r>
          </w:p>
        </w:tc>
        <w:tc>
          <w:tcPr>
            <w:tcW w:w="0" w:type="dxa"/>
          </w:tcPr>
          <w:p w14:paraId="39170CCC" w14:textId="77777777" w:rsidR="00413E0B" w:rsidRPr="00D32CCA"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sidRPr="00D32CCA">
              <w:rPr>
                <w:sz w:val="18"/>
                <w:szCs w:val="18"/>
                <w:lang w:val="en-US"/>
              </w:rPr>
              <w:t>Helium</w:t>
            </w:r>
          </w:p>
        </w:tc>
        <w:tc>
          <w:tcPr>
            <w:tcW w:w="0" w:type="dxa"/>
          </w:tcPr>
          <w:p w14:paraId="4452BAC3" w14:textId="77777777" w:rsidR="00413E0B" w:rsidRPr="00D32CCA"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sidRPr="00D32CCA">
              <w:rPr>
                <w:sz w:val="18"/>
                <w:szCs w:val="18"/>
                <w:lang w:val="en-US"/>
              </w:rPr>
              <w:t>55%</w:t>
            </w:r>
          </w:p>
        </w:tc>
        <w:tc>
          <w:tcPr>
            <w:tcW w:w="0" w:type="dxa"/>
          </w:tcPr>
          <w:p w14:paraId="4892F0F7" w14:textId="7C94EA66" w:rsidR="00413E0B" w:rsidRPr="00D32CCA" w:rsidRDefault="00DA495F"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4.6</w:t>
            </w:r>
          </w:p>
        </w:tc>
        <w:tc>
          <w:tcPr>
            <w:tcW w:w="0" w:type="dxa"/>
          </w:tcPr>
          <w:p w14:paraId="35EE5AD0" w14:textId="170B84DD" w:rsidR="00413E0B" w:rsidRPr="00D32CCA" w:rsidRDefault="00DA495F"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600</w:t>
            </w:r>
          </w:p>
        </w:tc>
      </w:tr>
      <w:tr w:rsidR="00413E0B" w:rsidRPr="00D32CCA" w14:paraId="4A27AEDF" w14:textId="141EB3F5" w:rsidTr="004C0D65">
        <w:trPr>
          <w:trHeight w:val="349"/>
          <w:jc w:val="center"/>
        </w:trPr>
        <w:tc>
          <w:tcPr>
            <w:cnfStyle w:val="001000000000" w:firstRow="0" w:lastRow="0" w:firstColumn="1" w:lastColumn="0" w:oddVBand="0" w:evenVBand="0" w:oddHBand="0" w:evenHBand="0" w:firstRowFirstColumn="0" w:firstRowLastColumn="0" w:lastRowFirstColumn="0" w:lastRowLastColumn="0"/>
            <w:tcW w:w="0" w:type="dxa"/>
            <w:noWrap/>
          </w:tcPr>
          <w:p w14:paraId="355624E9" w14:textId="77777777" w:rsidR="00413E0B" w:rsidRPr="00D32CCA" w:rsidRDefault="00413E0B" w:rsidP="00EB4488">
            <w:pPr>
              <w:overflowPunct/>
              <w:autoSpaceDE/>
              <w:autoSpaceDN/>
              <w:adjustRightInd/>
              <w:spacing w:before="60"/>
              <w:jc w:val="center"/>
              <w:textAlignment w:val="auto"/>
              <w:rPr>
                <w:color w:val="FFFFFF"/>
                <w:sz w:val="18"/>
                <w:szCs w:val="18"/>
                <w:lang w:val="en-US"/>
              </w:rPr>
            </w:pPr>
            <w:r w:rsidRPr="00D32CCA">
              <w:rPr>
                <w:color w:val="FFFFFF"/>
                <w:sz w:val="18"/>
                <w:szCs w:val="18"/>
                <w:lang w:val="en-US"/>
              </w:rPr>
              <w:t>3D-R2</w:t>
            </w:r>
          </w:p>
        </w:tc>
        <w:tc>
          <w:tcPr>
            <w:tcW w:w="0" w:type="dxa"/>
          </w:tcPr>
          <w:p w14:paraId="44D2D7A9" w14:textId="77777777" w:rsidR="00413E0B" w:rsidRPr="00D32CCA" w:rsidRDefault="00413E0B"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sidRPr="00D32CCA">
              <w:rPr>
                <w:sz w:val="18"/>
                <w:szCs w:val="18"/>
                <w:lang w:val="en-US"/>
              </w:rPr>
              <w:t>U-4Pd-13Zr</w:t>
            </w:r>
          </w:p>
        </w:tc>
        <w:tc>
          <w:tcPr>
            <w:tcW w:w="0" w:type="dxa"/>
          </w:tcPr>
          <w:p w14:paraId="3CB18570" w14:textId="77777777" w:rsidR="00413E0B" w:rsidRPr="00D32CCA" w:rsidRDefault="00413E0B"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sidRPr="00D32CCA">
              <w:rPr>
                <w:sz w:val="18"/>
                <w:szCs w:val="18"/>
                <w:lang w:val="en-US"/>
              </w:rPr>
              <w:t>Sodium</w:t>
            </w:r>
          </w:p>
        </w:tc>
        <w:tc>
          <w:tcPr>
            <w:tcW w:w="0" w:type="dxa"/>
          </w:tcPr>
          <w:p w14:paraId="0158E3CC" w14:textId="77777777" w:rsidR="00413E0B" w:rsidRPr="00D32CCA" w:rsidRDefault="00413E0B"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sidRPr="00D32CCA">
              <w:rPr>
                <w:sz w:val="18"/>
                <w:szCs w:val="18"/>
                <w:lang w:val="en-US"/>
              </w:rPr>
              <w:t>55%</w:t>
            </w:r>
          </w:p>
        </w:tc>
        <w:tc>
          <w:tcPr>
            <w:tcW w:w="0" w:type="dxa"/>
          </w:tcPr>
          <w:p w14:paraId="6AD2DDBE" w14:textId="0D56E044" w:rsidR="00413E0B" w:rsidRPr="00D32CCA" w:rsidRDefault="00DA495F"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2.8</w:t>
            </w:r>
          </w:p>
        </w:tc>
        <w:tc>
          <w:tcPr>
            <w:tcW w:w="0" w:type="dxa"/>
          </w:tcPr>
          <w:p w14:paraId="78EA8209" w14:textId="1F8B5307" w:rsidR="00413E0B" w:rsidRPr="00D32CCA" w:rsidRDefault="00DA495F"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620</w:t>
            </w:r>
          </w:p>
        </w:tc>
      </w:tr>
      <w:tr w:rsidR="00413E0B" w:rsidRPr="00D32CCA" w14:paraId="3279BE08" w14:textId="578B90C6" w:rsidTr="004C0D65">
        <w:trPr>
          <w:cnfStyle w:val="000000100000" w:firstRow="0" w:lastRow="0" w:firstColumn="0" w:lastColumn="0" w:oddVBand="0" w:evenVBand="0" w:oddHBand="1" w:evenHBand="0" w:firstRowFirstColumn="0" w:firstRowLastColumn="0" w:lastRowFirstColumn="0" w:lastRowLastColumn="0"/>
          <w:trHeight w:val="349"/>
          <w:jc w:val="center"/>
        </w:trPr>
        <w:tc>
          <w:tcPr>
            <w:cnfStyle w:val="001000000000" w:firstRow="0" w:lastRow="0" w:firstColumn="1" w:lastColumn="0" w:oddVBand="0" w:evenVBand="0" w:oddHBand="0" w:evenHBand="0" w:firstRowFirstColumn="0" w:firstRowLastColumn="0" w:lastRowFirstColumn="0" w:lastRowLastColumn="0"/>
            <w:tcW w:w="0" w:type="dxa"/>
            <w:noWrap/>
          </w:tcPr>
          <w:p w14:paraId="6F6C8FD4" w14:textId="77777777" w:rsidR="00413E0B" w:rsidRPr="00D32CCA" w:rsidRDefault="00413E0B" w:rsidP="00EB4488">
            <w:pPr>
              <w:overflowPunct/>
              <w:autoSpaceDE/>
              <w:autoSpaceDN/>
              <w:adjustRightInd/>
              <w:spacing w:before="60"/>
              <w:jc w:val="center"/>
              <w:textAlignment w:val="auto"/>
              <w:rPr>
                <w:color w:val="FFFFFF"/>
                <w:sz w:val="18"/>
                <w:szCs w:val="18"/>
                <w:lang w:val="en-US"/>
              </w:rPr>
            </w:pPr>
            <w:r w:rsidRPr="00D32CCA">
              <w:rPr>
                <w:color w:val="FFFFFF"/>
                <w:sz w:val="18"/>
                <w:szCs w:val="18"/>
                <w:lang w:val="en-US"/>
              </w:rPr>
              <w:t>3D-R3</w:t>
            </w:r>
          </w:p>
        </w:tc>
        <w:tc>
          <w:tcPr>
            <w:tcW w:w="0" w:type="dxa"/>
          </w:tcPr>
          <w:p w14:paraId="32D6B61F" w14:textId="77777777" w:rsidR="00413E0B" w:rsidRPr="00D32CCA"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sidRPr="00D32CCA">
              <w:rPr>
                <w:sz w:val="18"/>
                <w:szCs w:val="18"/>
                <w:lang w:val="en-US"/>
              </w:rPr>
              <w:t>U-10Mo</w:t>
            </w:r>
          </w:p>
        </w:tc>
        <w:tc>
          <w:tcPr>
            <w:tcW w:w="0" w:type="dxa"/>
          </w:tcPr>
          <w:p w14:paraId="4083D3C6" w14:textId="77777777" w:rsidR="00413E0B" w:rsidRPr="00D32CCA"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sidRPr="00D32CCA">
              <w:rPr>
                <w:sz w:val="18"/>
                <w:szCs w:val="18"/>
                <w:lang w:val="en-US"/>
              </w:rPr>
              <w:t>Sodium</w:t>
            </w:r>
          </w:p>
        </w:tc>
        <w:tc>
          <w:tcPr>
            <w:tcW w:w="0" w:type="dxa"/>
          </w:tcPr>
          <w:p w14:paraId="1C60390F" w14:textId="77777777" w:rsidR="00413E0B" w:rsidRPr="00D32CCA"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sidRPr="00D32CCA">
              <w:rPr>
                <w:sz w:val="18"/>
                <w:szCs w:val="18"/>
                <w:lang w:val="en-US"/>
              </w:rPr>
              <w:t>55%</w:t>
            </w:r>
          </w:p>
        </w:tc>
        <w:tc>
          <w:tcPr>
            <w:tcW w:w="0" w:type="dxa"/>
          </w:tcPr>
          <w:p w14:paraId="0D4E656E" w14:textId="6FD5A304" w:rsidR="00413E0B" w:rsidRPr="00D32CCA" w:rsidRDefault="00DA495F"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2.2</w:t>
            </w:r>
          </w:p>
        </w:tc>
        <w:tc>
          <w:tcPr>
            <w:tcW w:w="0" w:type="dxa"/>
          </w:tcPr>
          <w:p w14:paraId="203DDF5D" w14:textId="0BA62F1B" w:rsidR="00413E0B" w:rsidRPr="00D32CCA" w:rsidRDefault="00DA495F"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620</w:t>
            </w:r>
          </w:p>
        </w:tc>
      </w:tr>
      <w:tr w:rsidR="00413E0B" w:rsidRPr="00D32CCA" w14:paraId="612F6BF4" w14:textId="00AEA7B0" w:rsidTr="004C0D65">
        <w:trPr>
          <w:trHeight w:val="315"/>
          <w:jc w:val="center"/>
        </w:trPr>
        <w:tc>
          <w:tcPr>
            <w:cnfStyle w:val="001000000000" w:firstRow="0" w:lastRow="0" w:firstColumn="1" w:lastColumn="0" w:oddVBand="0" w:evenVBand="0" w:oddHBand="0" w:evenHBand="0" w:firstRowFirstColumn="0" w:firstRowLastColumn="0" w:lastRowFirstColumn="0" w:lastRowLastColumn="0"/>
            <w:tcW w:w="0" w:type="dxa"/>
            <w:noWrap/>
          </w:tcPr>
          <w:p w14:paraId="037BFA9F" w14:textId="77777777" w:rsidR="00413E0B" w:rsidRPr="00D32CCA" w:rsidRDefault="00413E0B" w:rsidP="00EB4488">
            <w:pPr>
              <w:overflowPunct/>
              <w:autoSpaceDE/>
              <w:autoSpaceDN/>
              <w:adjustRightInd/>
              <w:spacing w:before="60"/>
              <w:jc w:val="center"/>
              <w:textAlignment w:val="auto"/>
              <w:rPr>
                <w:color w:val="FFFFFF"/>
                <w:sz w:val="18"/>
                <w:szCs w:val="18"/>
                <w:lang w:val="en-US"/>
              </w:rPr>
            </w:pPr>
            <w:r w:rsidRPr="00D32CCA">
              <w:rPr>
                <w:color w:val="FFFFFF"/>
                <w:sz w:val="18"/>
                <w:szCs w:val="18"/>
                <w:lang w:val="en-US"/>
              </w:rPr>
              <w:t>3D-R4</w:t>
            </w:r>
          </w:p>
        </w:tc>
        <w:tc>
          <w:tcPr>
            <w:tcW w:w="0" w:type="dxa"/>
          </w:tcPr>
          <w:p w14:paraId="464A64B4" w14:textId="77777777" w:rsidR="00413E0B" w:rsidRPr="00D32CCA" w:rsidRDefault="00413E0B"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sidRPr="00D32CCA">
              <w:rPr>
                <w:sz w:val="18"/>
                <w:szCs w:val="18"/>
                <w:lang w:val="en-US"/>
              </w:rPr>
              <w:t>U-10Mo</w:t>
            </w:r>
          </w:p>
        </w:tc>
        <w:tc>
          <w:tcPr>
            <w:tcW w:w="0" w:type="dxa"/>
          </w:tcPr>
          <w:p w14:paraId="17AEF00B" w14:textId="77777777" w:rsidR="00413E0B" w:rsidRPr="00D32CCA" w:rsidRDefault="00413E0B"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sidRPr="00D32CCA">
              <w:rPr>
                <w:sz w:val="18"/>
                <w:szCs w:val="18"/>
                <w:lang w:val="en-US"/>
              </w:rPr>
              <w:t>Helium</w:t>
            </w:r>
          </w:p>
        </w:tc>
        <w:tc>
          <w:tcPr>
            <w:tcW w:w="0" w:type="dxa"/>
          </w:tcPr>
          <w:p w14:paraId="2D3B90D1" w14:textId="77777777" w:rsidR="00413E0B" w:rsidRPr="00D32CCA" w:rsidRDefault="00413E0B"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sidRPr="00D32CCA">
              <w:rPr>
                <w:sz w:val="18"/>
                <w:szCs w:val="18"/>
                <w:lang w:val="en-US"/>
              </w:rPr>
              <w:t>55%</w:t>
            </w:r>
          </w:p>
        </w:tc>
        <w:tc>
          <w:tcPr>
            <w:tcW w:w="0" w:type="dxa"/>
          </w:tcPr>
          <w:p w14:paraId="773D60F4" w14:textId="3A6BF6C7" w:rsidR="00413E0B" w:rsidRPr="00D32CCA" w:rsidRDefault="00DA495F"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4.6</w:t>
            </w:r>
          </w:p>
        </w:tc>
        <w:tc>
          <w:tcPr>
            <w:tcW w:w="0" w:type="dxa"/>
          </w:tcPr>
          <w:p w14:paraId="4763C78E" w14:textId="3DBF16E4" w:rsidR="00413E0B" w:rsidRPr="00D32CCA" w:rsidRDefault="00DA495F" w:rsidP="00EB4488">
            <w:pPr>
              <w:overflowPunct/>
              <w:autoSpaceDE/>
              <w:autoSpaceDN/>
              <w:adjustRightInd/>
              <w:spacing w:before="60"/>
              <w:jc w:val="center"/>
              <w:textAlignment w:val="auto"/>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600</w:t>
            </w:r>
          </w:p>
        </w:tc>
      </w:tr>
      <w:tr w:rsidR="00413E0B" w:rsidRPr="00D32CCA" w14:paraId="3D9E0818" w14:textId="59EB6A67" w:rsidTr="004C0D65">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dxa"/>
            <w:noWrap/>
          </w:tcPr>
          <w:p w14:paraId="734D5B29" w14:textId="77777777" w:rsidR="00413E0B" w:rsidRPr="00D32CCA" w:rsidRDefault="00413E0B" w:rsidP="00EB4488">
            <w:pPr>
              <w:overflowPunct/>
              <w:autoSpaceDE/>
              <w:autoSpaceDN/>
              <w:adjustRightInd/>
              <w:spacing w:before="60"/>
              <w:jc w:val="center"/>
              <w:textAlignment w:val="auto"/>
              <w:rPr>
                <w:color w:val="FFFFFF"/>
                <w:sz w:val="18"/>
                <w:szCs w:val="18"/>
                <w:lang w:val="en-US"/>
              </w:rPr>
            </w:pPr>
            <w:r w:rsidRPr="00D32CCA">
              <w:rPr>
                <w:color w:val="FFFFFF"/>
                <w:sz w:val="18"/>
                <w:szCs w:val="18"/>
                <w:lang w:val="en-US"/>
              </w:rPr>
              <w:t>3D-R5</w:t>
            </w:r>
          </w:p>
        </w:tc>
        <w:tc>
          <w:tcPr>
            <w:tcW w:w="0" w:type="dxa"/>
          </w:tcPr>
          <w:p w14:paraId="79AF26D5" w14:textId="77777777" w:rsidR="00413E0B" w:rsidRPr="00D32CCA"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sidRPr="00D32CCA">
              <w:rPr>
                <w:sz w:val="18"/>
                <w:szCs w:val="18"/>
                <w:lang w:val="en-US"/>
              </w:rPr>
              <w:t>U-4Pd-13Zr</w:t>
            </w:r>
          </w:p>
        </w:tc>
        <w:tc>
          <w:tcPr>
            <w:tcW w:w="0" w:type="dxa"/>
          </w:tcPr>
          <w:p w14:paraId="56D872AC" w14:textId="77777777" w:rsidR="00413E0B" w:rsidRPr="00D32CCA"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sidRPr="00D32CCA">
              <w:rPr>
                <w:sz w:val="18"/>
                <w:szCs w:val="18"/>
                <w:lang w:val="en-US"/>
              </w:rPr>
              <w:t>Helium</w:t>
            </w:r>
          </w:p>
        </w:tc>
        <w:tc>
          <w:tcPr>
            <w:tcW w:w="0" w:type="dxa"/>
          </w:tcPr>
          <w:p w14:paraId="48B407DA" w14:textId="77777777" w:rsidR="00413E0B" w:rsidRPr="00D32CCA" w:rsidRDefault="00413E0B"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sidRPr="00D32CCA">
              <w:rPr>
                <w:sz w:val="18"/>
                <w:szCs w:val="18"/>
                <w:lang w:val="en-US"/>
              </w:rPr>
              <w:t>55%</w:t>
            </w:r>
          </w:p>
        </w:tc>
        <w:tc>
          <w:tcPr>
            <w:tcW w:w="0" w:type="dxa"/>
          </w:tcPr>
          <w:p w14:paraId="638E2398" w14:textId="1A0127F1" w:rsidR="00413E0B" w:rsidRPr="00D32CCA" w:rsidRDefault="00DA495F"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2.9</w:t>
            </w:r>
          </w:p>
        </w:tc>
        <w:tc>
          <w:tcPr>
            <w:tcW w:w="0" w:type="dxa"/>
          </w:tcPr>
          <w:p w14:paraId="375DD23A" w14:textId="065BE0C9" w:rsidR="00413E0B" w:rsidRPr="00D32CCA" w:rsidRDefault="00DA495F" w:rsidP="00EB4488">
            <w:pPr>
              <w:overflowPunct/>
              <w:autoSpaceDE/>
              <w:autoSpaceDN/>
              <w:adjustRightInd/>
              <w:spacing w:before="60"/>
              <w:jc w:val="center"/>
              <w:textAlignment w:val="auto"/>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600</w:t>
            </w:r>
          </w:p>
        </w:tc>
      </w:tr>
    </w:tbl>
    <w:p w14:paraId="5931CCCB" w14:textId="6A27907F" w:rsidR="00392873" w:rsidRDefault="00392873" w:rsidP="00163C7E">
      <w:pPr>
        <w:pStyle w:val="BodyText"/>
      </w:pPr>
    </w:p>
    <w:p w14:paraId="0ADF3F9E" w14:textId="31983DF5" w:rsidR="00C63E94" w:rsidRDefault="00C63E94" w:rsidP="00163C7E">
      <w:pPr>
        <w:pStyle w:val="BodyText"/>
      </w:pPr>
    </w:p>
    <w:p w14:paraId="388DA444" w14:textId="2CE38A63" w:rsidR="00C63E94" w:rsidRDefault="00C63E94" w:rsidP="00163C7E">
      <w:pPr>
        <w:pStyle w:val="BodyText"/>
      </w:pPr>
    </w:p>
    <w:p w14:paraId="3040CEF5" w14:textId="4150626C" w:rsidR="00C63E94" w:rsidRDefault="00C63E94" w:rsidP="00163C7E">
      <w:pPr>
        <w:pStyle w:val="BodyText"/>
      </w:pPr>
    </w:p>
    <w:p w14:paraId="43DCA5C5" w14:textId="02D05CEC" w:rsidR="00C63E94" w:rsidRDefault="00C63E94" w:rsidP="00163C7E">
      <w:pPr>
        <w:pStyle w:val="BodyText"/>
      </w:pPr>
    </w:p>
    <w:p w14:paraId="0E8981DC" w14:textId="4C478A46" w:rsidR="00C63E94" w:rsidRDefault="00C63E94" w:rsidP="00163C7E">
      <w:pPr>
        <w:pStyle w:val="BodyText"/>
      </w:pPr>
    </w:p>
    <w:p w14:paraId="6F90767E" w14:textId="141EC287" w:rsidR="00C63E94" w:rsidRDefault="00C63E94" w:rsidP="00163C7E">
      <w:pPr>
        <w:pStyle w:val="BodyText"/>
      </w:pPr>
    </w:p>
    <w:p w14:paraId="7B19672B" w14:textId="1897CA52" w:rsidR="00C63E94" w:rsidRDefault="00C63E94" w:rsidP="00163C7E">
      <w:pPr>
        <w:pStyle w:val="BodyText"/>
      </w:pPr>
    </w:p>
    <w:p w14:paraId="12395C45" w14:textId="3D958A8C" w:rsidR="00C63E94" w:rsidRDefault="00C63E94" w:rsidP="00163C7E">
      <w:pPr>
        <w:pStyle w:val="BodyText"/>
      </w:pPr>
    </w:p>
    <w:p w14:paraId="2CF101A4" w14:textId="34D8AFD2" w:rsidR="00C63E94" w:rsidRDefault="00C63E94" w:rsidP="00163C7E">
      <w:pPr>
        <w:pStyle w:val="BodyText"/>
      </w:pPr>
    </w:p>
    <w:p w14:paraId="77DDCA73" w14:textId="12ACA2B4" w:rsidR="00C63E94" w:rsidRDefault="00C63E94" w:rsidP="00163C7E">
      <w:pPr>
        <w:pStyle w:val="BodyText"/>
      </w:pPr>
    </w:p>
    <w:p w14:paraId="03EA8FDD" w14:textId="589DB4CD" w:rsidR="00C63E94" w:rsidRDefault="00C63E94" w:rsidP="00163C7E">
      <w:pPr>
        <w:pStyle w:val="BodyText"/>
      </w:pPr>
    </w:p>
    <w:p w14:paraId="352DFA0F" w14:textId="77777777" w:rsidR="00C63E94" w:rsidRDefault="00C63E94" w:rsidP="00163C7E">
      <w:pPr>
        <w:pStyle w:val="BodyText"/>
      </w:pPr>
    </w:p>
    <w:p w14:paraId="433FE053" w14:textId="0EA4A4EE" w:rsidR="00EE0041" w:rsidRDefault="004F6D39" w:rsidP="00173C44">
      <w:pPr>
        <w:pStyle w:val="Heading2"/>
        <w:numPr>
          <w:ilvl w:val="0"/>
          <w:numId w:val="35"/>
        </w:numPr>
      </w:pPr>
      <w:r>
        <w:t>PIE status</w:t>
      </w:r>
      <w:r w:rsidR="00A215F0">
        <w:t xml:space="preserve"> </w:t>
      </w:r>
    </w:p>
    <w:p w14:paraId="3366F006" w14:textId="717B23FE" w:rsidR="004F6D39" w:rsidRPr="005B36D3" w:rsidRDefault="004F6D39" w:rsidP="004F6D39">
      <w:pPr>
        <w:pStyle w:val="BodyText"/>
      </w:pPr>
      <w:r w:rsidRPr="005B36D3">
        <w:t>The following exams are typically performed on the fuel</w:t>
      </w:r>
      <w:r w:rsidR="001362E4">
        <w:t xml:space="preserve"> pin or rodlet at HFEF</w:t>
      </w:r>
      <w:r w:rsidRPr="005B36D3">
        <w:t>: visual exams, neutron radiography, gamma spectrometry, dimensional inspection, fission gas release evaluation</w:t>
      </w:r>
      <w:r w:rsidR="001362E4">
        <w:t xml:space="preserve"> and</w:t>
      </w:r>
      <w:r w:rsidR="004B5991">
        <w:t xml:space="preserve"> </w:t>
      </w:r>
      <w:r w:rsidRPr="005B36D3">
        <w:t>optical microscopy.  After optical microscopy select samples of high interests are prepared for electron microscopy and other advanced exams</w:t>
      </w:r>
      <w:r w:rsidR="001362E4">
        <w:t xml:space="preserve"> at MFC facilities like the Irradiated Material Characterization Laboratory (IMCL) or Electron Microscopy Laboratory (EML)</w:t>
      </w:r>
      <w:r w:rsidRPr="005B36D3">
        <w:t xml:space="preserve">.  </w:t>
      </w:r>
      <w:r w:rsidR="005B36D3">
        <w:t>The status of the different PIE campaign</w:t>
      </w:r>
      <w:r w:rsidR="001362E4">
        <w:t>s</w:t>
      </w:r>
      <w:r w:rsidR="005B36D3">
        <w:t xml:space="preserve"> is reported here below</w:t>
      </w:r>
      <w:r w:rsidR="001362E4">
        <w:t xml:space="preserve"> in </w:t>
      </w:r>
      <w:r w:rsidR="004B5991">
        <w:t>T</w:t>
      </w:r>
      <w:r w:rsidR="001362E4">
        <w:t>able 3</w:t>
      </w:r>
      <w:r w:rsidR="005B36D3">
        <w:t>. Highlights of the results of a subgroup of these PIE exams are the scope of this paper.</w:t>
      </w:r>
    </w:p>
    <w:p w14:paraId="6B93F4B2" w14:textId="77777777" w:rsidR="007A30C8" w:rsidRDefault="007A30C8" w:rsidP="00CF2E0A">
      <w:pPr>
        <w:pStyle w:val="BodyText"/>
      </w:pPr>
    </w:p>
    <w:p w14:paraId="389CDB2A" w14:textId="46F99FFA" w:rsidR="007A30C8" w:rsidRDefault="007A30C8" w:rsidP="007A30C8">
      <w:pPr>
        <w:pStyle w:val="BodyText"/>
        <w:ind w:firstLine="0"/>
      </w:pPr>
      <w:r w:rsidRPr="001362E4">
        <w:t xml:space="preserve">TABLE </w:t>
      </w:r>
      <w:r w:rsidR="001362E4" w:rsidRPr="001362E4">
        <w:t>3</w:t>
      </w:r>
      <w:r w:rsidRPr="001362E4">
        <w:t>.</w:t>
      </w:r>
      <w:r>
        <w:tab/>
        <w:t>STATUS OF THE PIE CAMPAIGNS</w:t>
      </w:r>
    </w:p>
    <w:p w14:paraId="6B062956" w14:textId="666CC778" w:rsidR="00CF2E0A" w:rsidRDefault="00CF2E0A" w:rsidP="00CF2E0A">
      <w:pPr>
        <w:pStyle w:val="BodyText"/>
      </w:pPr>
    </w:p>
    <w:tbl>
      <w:tblPr>
        <w:tblStyle w:val="GridTable5Dark-Accent1"/>
        <w:tblW w:w="6731" w:type="dxa"/>
        <w:jc w:val="center"/>
        <w:tblLook w:val="04A0" w:firstRow="1" w:lastRow="0" w:firstColumn="1" w:lastColumn="0" w:noHBand="0" w:noVBand="1"/>
      </w:tblPr>
      <w:tblGrid>
        <w:gridCol w:w="1483"/>
        <w:gridCol w:w="1312"/>
        <w:gridCol w:w="1312"/>
        <w:gridCol w:w="1312"/>
        <w:gridCol w:w="1312"/>
      </w:tblGrid>
      <w:tr w:rsidR="005B36D3" w:rsidRPr="00975DC7" w14:paraId="715FCE10" w14:textId="77777777" w:rsidTr="005B36D3">
        <w:trPr>
          <w:cnfStyle w:val="100000000000" w:firstRow="1" w:lastRow="0" w:firstColumn="0" w:lastColumn="0" w:oddVBand="0" w:evenVBand="0" w:oddHBand="0" w:evenHBand="0" w:firstRowFirstColumn="0" w:firstRowLastColumn="0" w:lastRowFirstColumn="0" w:lastRowLastColumn="0"/>
          <w:trHeight w:val="615"/>
          <w:jc w:val="center"/>
        </w:trPr>
        <w:tc>
          <w:tcPr>
            <w:cnfStyle w:val="001000000000" w:firstRow="0" w:lastRow="0" w:firstColumn="1" w:lastColumn="0" w:oddVBand="0" w:evenVBand="0" w:oddHBand="0" w:evenHBand="0" w:firstRowFirstColumn="0" w:firstRowLastColumn="0" w:lastRowFirstColumn="0" w:lastRowLastColumn="0"/>
            <w:tcW w:w="1483" w:type="dxa"/>
            <w:noWrap/>
            <w:vAlign w:val="center"/>
          </w:tcPr>
          <w:p w14:paraId="3EBA778B" w14:textId="77777777" w:rsidR="005B36D3" w:rsidRPr="00975DC7" w:rsidRDefault="005B36D3" w:rsidP="00234C80">
            <w:pPr>
              <w:pStyle w:val="Table11"/>
              <w:jc w:val="center"/>
              <w:rPr>
                <w:b w:val="0"/>
                <w:sz w:val="20"/>
              </w:rPr>
            </w:pPr>
            <w:r>
              <w:rPr>
                <w:sz w:val="20"/>
              </w:rPr>
              <w:t>Examination</w:t>
            </w:r>
          </w:p>
        </w:tc>
        <w:tc>
          <w:tcPr>
            <w:tcW w:w="1312" w:type="dxa"/>
            <w:vAlign w:val="center"/>
          </w:tcPr>
          <w:p w14:paraId="1288F720" w14:textId="0C1AE8AA" w:rsidR="005B36D3" w:rsidRPr="00975DC7" w:rsidRDefault="005B36D3" w:rsidP="00234C80">
            <w:pPr>
              <w:pStyle w:val="Table11"/>
              <w:jc w:val="center"/>
              <w:cnfStyle w:val="100000000000" w:firstRow="1" w:lastRow="0" w:firstColumn="0" w:lastColumn="0" w:oddVBand="0" w:evenVBand="0" w:oddHBand="0" w:evenHBand="0" w:firstRowFirstColumn="0" w:firstRowLastColumn="0" w:lastRowFirstColumn="0" w:lastRowLastColumn="0"/>
              <w:rPr>
                <w:b w:val="0"/>
                <w:sz w:val="20"/>
              </w:rPr>
            </w:pPr>
            <w:r>
              <w:rPr>
                <w:sz w:val="20"/>
              </w:rPr>
              <w:t>X501</w:t>
            </w:r>
          </w:p>
        </w:tc>
        <w:tc>
          <w:tcPr>
            <w:tcW w:w="1312" w:type="dxa"/>
            <w:vAlign w:val="center"/>
          </w:tcPr>
          <w:p w14:paraId="2B7D421F" w14:textId="098A0544" w:rsidR="005B36D3" w:rsidRPr="00975DC7" w:rsidRDefault="005B36D3" w:rsidP="00234C80">
            <w:pPr>
              <w:pStyle w:val="Table11"/>
              <w:jc w:val="center"/>
              <w:cnfStyle w:val="100000000000" w:firstRow="1" w:lastRow="0" w:firstColumn="0" w:lastColumn="0" w:oddVBand="0" w:evenVBand="0" w:oddHBand="0" w:evenHBand="0" w:firstRowFirstColumn="0" w:firstRowLastColumn="0" w:lastRowFirstColumn="0" w:lastRowLastColumn="0"/>
              <w:rPr>
                <w:b w:val="0"/>
                <w:sz w:val="20"/>
              </w:rPr>
            </w:pPr>
            <w:r>
              <w:rPr>
                <w:sz w:val="20"/>
              </w:rPr>
              <w:t>FUTURIX-FTA</w:t>
            </w:r>
          </w:p>
        </w:tc>
        <w:tc>
          <w:tcPr>
            <w:tcW w:w="1312" w:type="dxa"/>
            <w:vAlign w:val="center"/>
          </w:tcPr>
          <w:p w14:paraId="7F5E5B47" w14:textId="5293FBFD" w:rsidR="005B36D3" w:rsidRPr="00975DC7" w:rsidRDefault="005B36D3" w:rsidP="00234C80">
            <w:pPr>
              <w:pStyle w:val="Table11"/>
              <w:jc w:val="center"/>
              <w:cnfStyle w:val="100000000000" w:firstRow="1" w:lastRow="0" w:firstColumn="0" w:lastColumn="0" w:oddVBand="0" w:evenVBand="0" w:oddHBand="0" w:evenHBand="0" w:firstRowFirstColumn="0" w:firstRowLastColumn="0" w:lastRowFirstColumn="0" w:lastRowLastColumn="0"/>
              <w:rPr>
                <w:b w:val="0"/>
                <w:sz w:val="20"/>
              </w:rPr>
            </w:pPr>
            <w:r>
              <w:rPr>
                <w:sz w:val="20"/>
              </w:rPr>
              <w:t>AFC-1</w:t>
            </w:r>
          </w:p>
        </w:tc>
        <w:tc>
          <w:tcPr>
            <w:tcW w:w="1312" w:type="dxa"/>
            <w:vAlign w:val="center"/>
          </w:tcPr>
          <w:p w14:paraId="61E09F96" w14:textId="555C2708" w:rsidR="005B36D3" w:rsidRPr="00975DC7" w:rsidRDefault="005B36D3" w:rsidP="00234C80">
            <w:pPr>
              <w:pStyle w:val="Table11"/>
              <w:jc w:val="center"/>
              <w:cnfStyle w:val="100000000000" w:firstRow="1" w:lastRow="0" w:firstColumn="0" w:lastColumn="0" w:oddVBand="0" w:evenVBand="0" w:oddHBand="0" w:evenHBand="0" w:firstRowFirstColumn="0" w:firstRowLastColumn="0" w:lastRowFirstColumn="0" w:lastRowLastColumn="0"/>
              <w:rPr>
                <w:b w:val="0"/>
                <w:sz w:val="20"/>
              </w:rPr>
            </w:pPr>
            <w:r>
              <w:rPr>
                <w:sz w:val="20"/>
              </w:rPr>
              <w:t>AFC-3</w:t>
            </w:r>
          </w:p>
        </w:tc>
      </w:tr>
      <w:tr w:rsidR="005B36D3" w:rsidRPr="00442FE4" w14:paraId="61A239CE" w14:textId="77777777" w:rsidTr="005B36D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483" w:type="dxa"/>
            <w:noWrap/>
            <w:vAlign w:val="center"/>
          </w:tcPr>
          <w:p w14:paraId="037130D1" w14:textId="16A5AE41" w:rsidR="005B36D3" w:rsidRPr="00975DC7" w:rsidRDefault="005B36D3" w:rsidP="00234C80">
            <w:pPr>
              <w:pStyle w:val="Table11"/>
              <w:jc w:val="center"/>
              <w:rPr>
                <w:b w:val="0"/>
                <w:sz w:val="20"/>
              </w:rPr>
            </w:pPr>
            <w:r>
              <w:rPr>
                <w:sz w:val="20"/>
              </w:rPr>
              <w:t>Visual</w:t>
            </w:r>
          </w:p>
        </w:tc>
        <w:tc>
          <w:tcPr>
            <w:tcW w:w="1312" w:type="dxa"/>
            <w:vAlign w:val="center"/>
          </w:tcPr>
          <w:p w14:paraId="286A7A80" w14:textId="77777777" w:rsidR="005B36D3" w:rsidRPr="00442FE4" w:rsidRDefault="005B36D3" w:rsidP="00234C80">
            <w:pPr>
              <w:pStyle w:val="Table11"/>
              <w:jc w:val="center"/>
              <w:cnfStyle w:val="000000100000" w:firstRow="0" w:lastRow="0" w:firstColumn="0" w:lastColumn="0" w:oddVBand="0" w:evenVBand="0" w:oddHBand="1" w:evenHBand="0" w:firstRowFirstColumn="0" w:firstRowLastColumn="0" w:lastRowFirstColumn="0" w:lastRowLastColumn="0"/>
              <w:rPr>
                <w:sz w:val="20"/>
              </w:rPr>
            </w:pPr>
            <w:r>
              <w:rPr>
                <w:sz w:val="20"/>
              </w:rPr>
              <w:t>X</w:t>
            </w:r>
          </w:p>
        </w:tc>
        <w:tc>
          <w:tcPr>
            <w:tcW w:w="1312" w:type="dxa"/>
            <w:vAlign w:val="center"/>
          </w:tcPr>
          <w:p w14:paraId="17EA394C" w14:textId="77777777" w:rsidR="005B36D3" w:rsidRPr="00442FE4" w:rsidRDefault="005B36D3" w:rsidP="00234C80">
            <w:pPr>
              <w:pStyle w:val="Table11"/>
              <w:jc w:val="center"/>
              <w:cnfStyle w:val="000000100000" w:firstRow="0" w:lastRow="0" w:firstColumn="0" w:lastColumn="0" w:oddVBand="0" w:evenVBand="0" w:oddHBand="1" w:evenHBand="0" w:firstRowFirstColumn="0" w:firstRowLastColumn="0" w:lastRowFirstColumn="0" w:lastRowLastColumn="0"/>
              <w:rPr>
                <w:sz w:val="20"/>
              </w:rPr>
            </w:pPr>
            <w:r>
              <w:rPr>
                <w:sz w:val="20"/>
              </w:rPr>
              <w:t>X</w:t>
            </w:r>
          </w:p>
        </w:tc>
        <w:tc>
          <w:tcPr>
            <w:tcW w:w="1312" w:type="dxa"/>
            <w:vAlign w:val="center"/>
          </w:tcPr>
          <w:p w14:paraId="0FA4E650" w14:textId="77777777" w:rsidR="005B36D3" w:rsidRPr="00442FE4" w:rsidRDefault="005B36D3" w:rsidP="00234C80">
            <w:pPr>
              <w:pStyle w:val="Table11"/>
              <w:jc w:val="center"/>
              <w:cnfStyle w:val="000000100000" w:firstRow="0" w:lastRow="0" w:firstColumn="0" w:lastColumn="0" w:oddVBand="0" w:evenVBand="0" w:oddHBand="1" w:evenHBand="0" w:firstRowFirstColumn="0" w:firstRowLastColumn="0" w:lastRowFirstColumn="0" w:lastRowLastColumn="0"/>
              <w:rPr>
                <w:sz w:val="20"/>
              </w:rPr>
            </w:pPr>
            <w:r>
              <w:rPr>
                <w:sz w:val="20"/>
              </w:rPr>
              <w:t>X</w:t>
            </w:r>
          </w:p>
        </w:tc>
        <w:tc>
          <w:tcPr>
            <w:tcW w:w="1312" w:type="dxa"/>
            <w:vAlign w:val="center"/>
          </w:tcPr>
          <w:p w14:paraId="44244C66" w14:textId="77777777" w:rsidR="005B36D3" w:rsidRPr="00442FE4" w:rsidRDefault="005B36D3" w:rsidP="00234C80">
            <w:pPr>
              <w:pStyle w:val="Table11"/>
              <w:jc w:val="center"/>
              <w:cnfStyle w:val="000000100000" w:firstRow="0" w:lastRow="0" w:firstColumn="0" w:lastColumn="0" w:oddVBand="0" w:evenVBand="0" w:oddHBand="1" w:evenHBand="0" w:firstRowFirstColumn="0" w:firstRowLastColumn="0" w:lastRowFirstColumn="0" w:lastRowLastColumn="0"/>
              <w:rPr>
                <w:sz w:val="20"/>
              </w:rPr>
            </w:pPr>
            <w:r>
              <w:rPr>
                <w:sz w:val="20"/>
              </w:rPr>
              <w:t>X</w:t>
            </w:r>
          </w:p>
        </w:tc>
      </w:tr>
      <w:tr w:rsidR="005B36D3" w:rsidRPr="00442FE4" w14:paraId="66CA0D99" w14:textId="77777777" w:rsidTr="005B36D3">
        <w:trPr>
          <w:trHeight w:val="315"/>
          <w:jc w:val="center"/>
        </w:trPr>
        <w:tc>
          <w:tcPr>
            <w:cnfStyle w:val="001000000000" w:firstRow="0" w:lastRow="0" w:firstColumn="1" w:lastColumn="0" w:oddVBand="0" w:evenVBand="0" w:oddHBand="0" w:evenHBand="0" w:firstRowFirstColumn="0" w:firstRowLastColumn="0" w:lastRowFirstColumn="0" w:lastRowLastColumn="0"/>
            <w:tcW w:w="1483" w:type="dxa"/>
            <w:noWrap/>
            <w:vAlign w:val="center"/>
          </w:tcPr>
          <w:p w14:paraId="279086A1" w14:textId="77777777" w:rsidR="005B36D3" w:rsidRPr="00975DC7" w:rsidRDefault="005B36D3" w:rsidP="00234C80">
            <w:pPr>
              <w:pStyle w:val="Table11"/>
              <w:jc w:val="center"/>
              <w:rPr>
                <w:b w:val="0"/>
                <w:sz w:val="20"/>
              </w:rPr>
            </w:pPr>
            <w:r>
              <w:rPr>
                <w:sz w:val="20"/>
              </w:rPr>
              <w:t>Neutron radiography</w:t>
            </w:r>
          </w:p>
        </w:tc>
        <w:tc>
          <w:tcPr>
            <w:tcW w:w="1312" w:type="dxa"/>
            <w:vAlign w:val="center"/>
          </w:tcPr>
          <w:p w14:paraId="6E898C74" w14:textId="77777777" w:rsidR="005B36D3" w:rsidRPr="00442FE4" w:rsidRDefault="005B36D3" w:rsidP="00234C80">
            <w:pPr>
              <w:pStyle w:val="Table11"/>
              <w:jc w:val="center"/>
              <w:cnfStyle w:val="000000000000" w:firstRow="0" w:lastRow="0" w:firstColumn="0" w:lastColumn="0" w:oddVBand="0" w:evenVBand="0" w:oddHBand="0" w:evenHBand="0" w:firstRowFirstColumn="0" w:firstRowLastColumn="0" w:lastRowFirstColumn="0" w:lastRowLastColumn="0"/>
              <w:rPr>
                <w:sz w:val="20"/>
              </w:rPr>
            </w:pPr>
            <w:r>
              <w:rPr>
                <w:sz w:val="20"/>
              </w:rPr>
              <w:t>X</w:t>
            </w:r>
          </w:p>
        </w:tc>
        <w:tc>
          <w:tcPr>
            <w:tcW w:w="1312" w:type="dxa"/>
            <w:vAlign w:val="center"/>
          </w:tcPr>
          <w:p w14:paraId="2DDE204C" w14:textId="77777777" w:rsidR="005B36D3" w:rsidRPr="00442FE4" w:rsidRDefault="005B36D3" w:rsidP="00234C80">
            <w:pPr>
              <w:pStyle w:val="Table11"/>
              <w:jc w:val="center"/>
              <w:cnfStyle w:val="000000000000" w:firstRow="0" w:lastRow="0" w:firstColumn="0" w:lastColumn="0" w:oddVBand="0" w:evenVBand="0" w:oddHBand="0" w:evenHBand="0" w:firstRowFirstColumn="0" w:firstRowLastColumn="0" w:lastRowFirstColumn="0" w:lastRowLastColumn="0"/>
              <w:rPr>
                <w:sz w:val="20"/>
              </w:rPr>
            </w:pPr>
            <w:r>
              <w:rPr>
                <w:sz w:val="20"/>
              </w:rPr>
              <w:t>X</w:t>
            </w:r>
          </w:p>
        </w:tc>
        <w:tc>
          <w:tcPr>
            <w:tcW w:w="1312" w:type="dxa"/>
            <w:vAlign w:val="center"/>
          </w:tcPr>
          <w:p w14:paraId="3D89DBA7" w14:textId="77777777" w:rsidR="005B36D3" w:rsidRPr="00442FE4" w:rsidRDefault="005B36D3" w:rsidP="00234C80">
            <w:pPr>
              <w:pStyle w:val="Table11"/>
              <w:jc w:val="center"/>
              <w:cnfStyle w:val="000000000000" w:firstRow="0" w:lastRow="0" w:firstColumn="0" w:lastColumn="0" w:oddVBand="0" w:evenVBand="0" w:oddHBand="0" w:evenHBand="0" w:firstRowFirstColumn="0" w:firstRowLastColumn="0" w:lastRowFirstColumn="0" w:lastRowLastColumn="0"/>
              <w:rPr>
                <w:sz w:val="20"/>
              </w:rPr>
            </w:pPr>
            <w:r>
              <w:rPr>
                <w:sz w:val="20"/>
              </w:rPr>
              <w:t>X</w:t>
            </w:r>
          </w:p>
        </w:tc>
        <w:tc>
          <w:tcPr>
            <w:tcW w:w="1312" w:type="dxa"/>
            <w:vAlign w:val="center"/>
          </w:tcPr>
          <w:p w14:paraId="6CBC598D" w14:textId="77777777" w:rsidR="005B36D3" w:rsidRPr="00442FE4" w:rsidRDefault="005B36D3" w:rsidP="00234C80">
            <w:pPr>
              <w:pStyle w:val="Table11"/>
              <w:jc w:val="center"/>
              <w:cnfStyle w:val="000000000000" w:firstRow="0" w:lastRow="0" w:firstColumn="0" w:lastColumn="0" w:oddVBand="0" w:evenVBand="0" w:oddHBand="0" w:evenHBand="0" w:firstRowFirstColumn="0" w:firstRowLastColumn="0" w:lastRowFirstColumn="0" w:lastRowLastColumn="0"/>
              <w:rPr>
                <w:sz w:val="20"/>
              </w:rPr>
            </w:pPr>
            <w:r>
              <w:rPr>
                <w:sz w:val="20"/>
              </w:rPr>
              <w:t>X</w:t>
            </w:r>
          </w:p>
        </w:tc>
      </w:tr>
      <w:tr w:rsidR="005B36D3" w:rsidRPr="00442FE4" w14:paraId="2B7A7778" w14:textId="77777777" w:rsidTr="005B36D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483" w:type="dxa"/>
            <w:noWrap/>
            <w:vAlign w:val="center"/>
          </w:tcPr>
          <w:p w14:paraId="7078909A" w14:textId="77777777" w:rsidR="005B36D3" w:rsidRPr="00975DC7" w:rsidRDefault="005B36D3" w:rsidP="00234C80">
            <w:pPr>
              <w:pStyle w:val="Table11"/>
              <w:jc w:val="center"/>
              <w:rPr>
                <w:b w:val="0"/>
                <w:sz w:val="20"/>
              </w:rPr>
            </w:pPr>
            <w:r>
              <w:rPr>
                <w:sz w:val="20"/>
              </w:rPr>
              <w:t>Profilometry</w:t>
            </w:r>
          </w:p>
        </w:tc>
        <w:tc>
          <w:tcPr>
            <w:tcW w:w="1312" w:type="dxa"/>
            <w:vAlign w:val="center"/>
          </w:tcPr>
          <w:p w14:paraId="5C5064F8" w14:textId="0FA97ECB" w:rsidR="005B36D3" w:rsidRPr="00442FE4" w:rsidRDefault="005B36D3" w:rsidP="00234C80">
            <w:pPr>
              <w:pStyle w:val="Table11"/>
              <w:jc w:val="center"/>
              <w:cnfStyle w:val="000000100000" w:firstRow="0" w:lastRow="0" w:firstColumn="0" w:lastColumn="0" w:oddVBand="0" w:evenVBand="0" w:oddHBand="1" w:evenHBand="0" w:firstRowFirstColumn="0" w:firstRowLastColumn="0" w:lastRowFirstColumn="0" w:lastRowLastColumn="0"/>
              <w:rPr>
                <w:sz w:val="20"/>
              </w:rPr>
            </w:pPr>
            <w:r>
              <w:rPr>
                <w:sz w:val="20"/>
              </w:rPr>
              <w:t>X</w:t>
            </w:r>
          </w:p>
        </w:tc>
        <w:tc>
          <w:tcPr>
            <w:tcW w:w="1312" w:type="dxa"/>
            <w:vAlign w:val="center"/>
          </w:tcPr>
          <w:p w14:paraId="133E7635" w14:textId="77777777" w:rsidR="005B36D3" w:rsidRPr="00442FE4" w:rsidRDefault="005B36D3" w:rsidP="00234C80">
            <w:pPr>
              <w:pStyle w:val="Table11"/>
              <w:jc w:val="center"/>
              <w:cnfStyle w:val="000000100000" w:firstRow="0" w:lastRow="0" w:firstColumn="0" w:lastColumn="0" w:oddVBand="0" w:evenVBand="0" w:oddHBand="1" w:evenHBand="0" w:firstRowFirstColumn="0" w:firstRowLastColumn="0" w:lastRowFirstColumn="0" w:lastRowLastColumn="0"/>
              <w:rPr>
                <w:sz w:val="20"/>
              </w:rPr>
            </w:pPr>
            <w:r>
              <w:rPr>
                <w:sz w:val="20"/>
              </w:rPr>
              <w:t>X</w:t>
            </w:r>
          </w:p>
        </w:tc>
        <w:tc>
          <w:tcPr>
            <w:tcW w:w="1312" w:type="dxa"/>
            <w:vAlign w:val="center"/>
          </w:tcPr>
          <w:p w14:paraId="5E49893F" w14:textId="77777777" w:rsidR="005B36D3" w:rsidRPr="00442FE4" w:rsidRDefault="005B36D3" w:rsidP="00234C80">
            <w:pPr>
              <w:pStyle w:val="Table11"/>
              <w:jc w:val="center"/>
              <w:cnfStyle w:val="000000100000" w:firstRow="0" w:lastRow="0" w:firstColumn="0" w:lastColumn="0" w:oddVBand="0" w:evenVBand="0" w:oddHBand="1" w:evenHBand="0" w:firstRowFirstColumn="0" w:firstRowLastColumn="0" w:lastRowFirstColumn="0" w:lastRowLastColumn="0"/>
              <w:rPr>
                <w:sz w:val="20"/>
              </w:rPr>
            </w:pPr>
            <w:r>
              <w:rPr>
                <w:sz w:val="20"/>
              </w:rPr>
              <w:t>X</w:t>
            </w:r>
          </w:p>
        </w:tc>
        <w:tc>
          <w:tcPr>
            <w:tcW w:w="1312" w:type="dxa"/>
            <w:vAlign w:val="center"/>
          </w:tcPr>
          <w:p w14:paraId="4623265B" w14:textId="77777777" w:rsidR="005B36D3" w:rsidRPr="00442FE4" w:rsidRDefault="005B36D3" w:rsidP="00234C80">
            <w:pPr>
              <w:pStyle w:val="Table11"/>
              <w:jc w:val="center"/>
              <w:cnfStyle w:val="000000100000" w:firstRow="0" w:lastRow="0" w:firstColumn="0" w:lastColumn="0" w:oddVBand="0" w:evenVBand="0" w:oddHBand="1" w:evenHBand="0" w:firstRowFirstColumn="0" w:firstRowLastColumn="0" w:lastRowFirstColumn="0" w:lastRowLastColumn="0"/>
              <w:rPr>
                <w:sz w:val="20"/>
              </w:rPr>
            </w:pPr>
            <w:r>
              <w:rPr>
                <w:sz w:val="20"/>
              </w:rPr>
              <w:t>X</w:t>
            </w:r>
          </w:p>
        </w:tc>
      </w:tr>
      <w:tr w:rsidR="005B36D3" w:rsidRPr="00442FE4" w14:paraId="2470B520" w14:textId="77777777" w:rsidTr="005B36D3">
        <w:trPr>
          <w:trHeight w:val="315"/>
          <w:jc w:val="center"/>
        </w:trPr>
        <w:tc>
          <w:tcPr>
            <w:cnfStyle w:val="001000000000" w:firstRow="0" w:lastRow="0" w:firstColumn="1" w:lastColumn="0" w:oddVBand="0" w:evenVBand="0" w:oddHBand="0" w:evenHBand="0" w:firstRowFirstColumn="0" w:firstRowLastColumn="0" w:lastRowFirstColumn="0" w:lastRowLastColumn="0"/>
            <w:tcW w:w="1483" w:type="dxa"/>
            <w:noWrap/>
            <w:vAlign w:val="center"/>
          </w:tcPr>
          <w:p w14:paraId="14460CFD" w14:textId="77777777" w:rsidR="005B36D3" w:rsidRPr="00975DC7" w:rsidRDefault="005B36D3" w:rsidP="00234C80">
            <w:pPr>
              <w:pStyle w:val="Table11"/>
              <w:jc w:val="center"/>
              <w:rPr>
                <w:b w:val="0"/>
                <w:sz w:val="20"/>
              </w:rPr>
            </w:pPr>
            <w:r>
              <w:rPr>
                <w:sz w:val="20"/>
              </w:rPr>
              <w:t>Gamma scan</w:t>
            </w:r>
          </w:p>
        </w:tc>
        <w:tc>
          <w:tcPr>
            <w:tcW w:w="1312" w:type="dxa"/>
            <w:vAlign w:val="center"/>
          </w:tcPr>
          <w:p w14:paraId="5E6D09F2" w14:textId="77777777" w:rsidR="005B36D3" w:rsidRPr="00442FE4" w:rsidRDefault="005B36D3" w:rsidP="00234C80">
            <w:pPr>
              <w:pStyle w:val="Table11"/>
              <w:jc w:val="center"/>
              <w:cnfStyle w:val="000000000000" w:firstRow="0" w:lastRow="0" w:firstColumn="0" w:lastColumn="0" w:oddVBand="0" w:evenVBand="0" w:oddHBand="0" w:evenHBand="0" w:firstRowFirstColumn="0" w:firstRowLastColumn="0" w:lastRowFirstColumn="0" w:lastRowLastColumn="0"/>
              <w:rPr>
                <w:sz w:val="20"/>
              </w:rPr>
            </w:pPr>
            <w:r>
              <w:rPr>
                <w:sz w:val="20"/>
              </w:rPr>
              <w:t>X</w:t>
            </w:r>
          </w:p>
        </w:tc>
        <w:tc>
          <w:tcPr>
            <w:tcW w:w="1312" w:type="dxa"/>
            <w:vAlign w:val="center"/>
          </w:tcPr>
          <w:p w14:paraId="1823600F" w14:textId="77777777" w:rsidR="005B36D3" w:rsidRPr="00442FE4" w:rsidRDefault="005B36D3" w:rsidP="00234C80">
            <w:pPr>
              <w:pStyle w:val="Table11"/>
              <w:jc w:val="center"/>
              <w:cnfStyle w:val="000000000000" w:firstRow="0" w:lastRow="0" w:firstColumn="0" w:lastColumn="0" w:oddVBand="0" w:evenVBand="0" w:oddHBand="0" w:evenHBand="0" w:firstRowFirstColumn="0" w:firstRowLastColumn="0" w:lastRowFirstColumn="0" w:lastRowLastColumn="0"/>
              <w:rPr>
                <w:sz w:val="20"/>
              </w:rPr>
            </w:pPr>
            <w:r>
              <w:rPr>
                <w:sz w:val="20"/>
              </w:rPr>
              <w:t>X</w:t>
            </w:r>
          </w:p>
        </w:tc>
        <w:tc>
          <w:tcPr>
            <w:tcW w:w="1312" w:type="dxa"/>
            <w:vAlign w:val="center"/>
          </w:tcPr>
          <w:p w14:paraId="2028DC71" w14:textId="77777777" w:rsidR="005B36D3" w:rsidRPr="00442FE4" w:rsidRDefault="005B36D3" w:rsidP="00234C80">
            <w:pPr>
              <w:pStyle w:val="Table11"/>
              <w:jc w:val="center"/>
              <w:cnfStyle w:val="000000000000" w:firstRow="0" w:lastRow="0" w:firstColumn="0" w:lastColumn="0" w:oddVBand="0" w:evenVBand="0" w:oddHBand="0" w:evenHBand="0" w:firstRowFirstColumn="0" w:firstRowLastColumn="0" w:lastRowFirstColumn="0" w:lastRowLastColumn="0"/>
              <w:rPr>
                <w:sz w:val="20"/>
              </w:rPr>
            </w:pPr>
            <w:r>
              <w:rPr>
                <w:sz w:val="20"/>
              </w:rPr>
              <w:t>X</w:t>
            </w:r>
          </w:p>
        </w:tc>
        <w:tc>
          <w:tcPr>
            <w:tcW w:w="1312" w:type="dxa"/>
            <w:vAlign w:val="center"/>
          </w:tcPr>
          <w:p w14:paraId="5A9DAF58" w14:textId="77777777" w:rsidR="005B36D3" w:rsidRPr="00442FE4" w:rsidRDefault="005B36D3" w:rsidP="00234C80">
            <w:pPr>
              <w:pStyle w:val="Table11"/>
              <w:jc w:val="center"/>
              <w:cnfStyle w:val="000000000000" w:firstRow="0" w:lastRow="0" w:firstColumn="0" w:lastColumn="0" w:oddVBand="0" w:evenVBand="0" w:oddHBand="0" w:evenHBand="0" w:firstRowFirstColumn="0" w:firstRowLastColumn="0" w:lastRowFirstColumn="0" w:lastRowLastColumn="0"/>
              <w:rPr>
                <w:sz w:val="20"/>
              </w:rPr>
            </w:pPr>
            <w:r>
              <w:rPr>
                <w:sz w:val="20"/>
              </w:rPr>
              <w:t>X</w:t>
            </w:r>
          </w:p>
        </w:tc>
      </w:tr>
      <w:tr w:rsidR="005B36D3" w:rsidRPr="00442FE4" w14:paraId="1B4D358D" w14:textId="77777777" w:rsidTr="005B36D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483" w:type="dxa"/>
            <w:noWrap/>
            <w:vAlign w:val="center"/>
          </w:tcPr>
          <w:p w14:paraId="12E1577B" w14:textId="77777777" w:rsidR="005B36D3" w:rsidRDefault="005B36D3" w:rsidP="00234C80">
            <w:pPr>
              <w:pStyle w:val="Table11"/>
              <w:jc w:val="center"/>
              <w:rPr>
                <w:b w:val="0"/>
                <w:sz w:val="20"/>
              </w:rPr>
            </w:pPr>
            <w:r>
              <w:rPr>
                <w:sz w:val="20"/>
              </w:rPr>
              <w:t>Fission gas analysis</w:t>
            </w:r>
          </w:p>
        </w:tc>
        <w:tc>
          <w:tcPr>
            <w:tcW w:w="1312" w:type="dxa"/>
            <w:vAlign w:val="center"/>
          </w:tcPr>
          <w:p w14:paraId="69E5CEC4" w14:textId="77777777" w:rsidR="005B36D3" w:rsidRDefault="005B36D3" w:rsidP="00234C80">
            <w:pPr>
              <w:pStyle w:val="Table11"/>
              <w:jc w:val="center"/>
              <w:cnfStyle w:val="000000100000" w:firstRow="0" w:lastRow="0" w:firstColumn="0" w:lastColumn="0" w:oddVBand="0" w:evenVBand="0" w:oddHBand="1" w:evenHBand="0" w:firstRowFirstColumn="0" w:firstRowLastColumn="0" w:lastRowFirstColumn="0" w:lastRowLastColumn="0"/>
              <w:rPr>
                <w:sz w:val="20"/>
              </w:rPr>
            </w:pPr>
            <w:r>
              <w:rPr>
                <w:sz w:val="20"/>
              </w:rPr>
              <w:t>X</w:t>
            </w:r>
          </w:p>
        </w:tc>
        <w:tc>
          <w:tcPr>
            <w:tcW w:w="1312" w:type="dxa"/>
            <w:vAlign w:val="center"/>
          </w:tcPr>
          <w:p w14:paraId="303A212D" w14:textId="77777777" w:rsidR="005B36D3" w:rsidRDefault="005B36D3" w:rsidP="00234C80">
            <w:pPr>
              <w:pStyle w:val="Table11"/>
              <w:jc w:val="center"/>
              <w:cnfStyle w:val="000000100000" w:firstRow="0" w:lastRow="0" w:firstColumn="0" w:lastColumn="0" w:oddVBand="0" w:evenVBand="0" w:oddHBand="1" w:evenHBand="0" w:firstRowFirstColumn="0" w:firstRowLastColumn="0" w:lastRowFirstColumn="0" w:lastRowLastColumn="0"/>
              <w:rPr>
                <w:sz w:val="20"/>
              </w:rPr>
            </w:pPr>
            <w:r>
              <w:rPr>
                <w:sz w:val="20"/>
              </w:rPr>
              <w:t>X</w:t>
            </w:r>
          </w:p>
        </w:tc>
        <w:tc>
          <w:tcPr>
            <w:tcW w:w="1312" w:type="dxa"/>
            <w:vAlign w:val="center"/>
          </w:tcPr>
          <w:p w14:paraId="41178B5F" w14:textId="77777777" w:rsidR="005B36D3" w:rsidRPr="00442FE4" w:rsidRDefault="005B36D3" w:rsidP="00234C80">
            <w:pPr>
              <w:pStyle w:val="Table11"/>
              <w:jc w:val="center"/>
              <w:cnfStyle w:val="000000100000" w:firstRow="0" w:lastRow="0" w:firstColumn="0" w:lastColumn="0" w:oddVBand="0" w:evenVBand="0" w:oddHBand="1" w:evenHBand="0" w:firstRowFirstColumn="0" w:firstRowLastColumn="0" w:lastRowFirstColumn="0" w:lastRowLastColumn="0"/>
              <w:rPr>
                <w:sz w:val="20"/>
              </w:rPr>
            </w:pPr>
            <w:r>
              <w:rPr>
                <w:sz w:val="20"/>
              </w:rPr>
              <w:t>X</w:t>
            </w:r>
          </w:p>
        </w:tc>
        <w:tc>
          <w:tcPr>
            <w:tcW w:w="1312" w:type="dxa"/>
            <w:vAlign w:val="center"/>
          </w:tcPr>
          <w:p w14:paraId="3F4A950D" w14:textId="14CEA788" w:rsidR="005B36D3" w:rsidRPr="00442FE4" w:rsidRDefault="005B36D3" w:rsidP="00234C80">
            <w:pPr>
              <w:pStyle w:val="Table11"/>
              <w:jc w:val="center"/>
              <w:cnfStyle w:val="000000100000" w:firstRow="0" w:lastRow="0" w:firstColumn="0" w:lastColumn="0" w:oddVBand="0" w:evenVBand="0" w:oddHBand="1" w:evenHBand="0" w:firstRowFirstColumn="0" w:firstRowLastColumn="0" w:lastRowFirstColumn="0" w:lastRowLastColumn="0"/>
              <w:rPr>
                <w:sz w:val="20"/>
              </w:rPr>
            </w:pPr>
            <w:r>
              <w:rPr>
                <w:sz w:val="20"/>
              </w:rPr>
              <w:t>X</w:t>
            </w:r>
          </w:p>
        </w:tc>
      </w:tr>
      <w:tr w:rsidR="005B36D3" w:rsidRPr="00442FE4" w14:paraId="3A1D42ED" w14:textId="77777777" w:rsidTr="005B36D3">
        <w:trPr>
          <w:trHeight w:val="315"/>
          <w:jc w:val="center"/>
        </w:trPr>
        <w:tc>
          <w:tcPr>
            <w:cnfStyle w:val="001000000000" w:firstRow="0" w:lastRow="0" w:firstColumn="1" w:lastColumn="0" w:oddVBand="0" w:evenVBand="0" w:oddHBand="0" w:evenHBand="0" w:firstRowFirstColumn="0" w:firstRowLastColumn="0" w:lastRowFirstColumn="0" w:lastRowLastColumn="0"/>
            <w:tcW w:w="1483" w:type="dxa"/>
            <w:noWrap/>
            <w:vAlign w:val="center"/>
          </w:tcPr>
          <w:p w14:paraId="7C0C15B2" w14:textId="77777777" w:rsidR="005B36D3" w:rsidRPr="00975DC7" w:rsidRDefault="005B36D3" w:rsidP="00234C80">
            <w:pPr>
              <w:pStyle w:val="Table11"/>
              <w:jc w:val="center"/>
              <w:rPr>
                <w:b w:val="0"/>
                <w:sz w:val="20"/>
              </w:rPr>
            </w:pPr>
            <w:r>
              <w:rPr>
                <w:sz w:val="20"/>
              </w:rPr>
              <w:t>Sectioning</w:t>
            </w:r>
          </w:p>
        </w:tc>
        <w:tc>
          <w:tcPr>
            <w:tcW w:w="1312" w:type="dxa"/>
            <w:vAlign w:val="center"/>
          </w:tcPr>
          <w:p w14:paraId="76A945B2" w14:textId="77777777" w:rsidR="005B36D3" w:rsidRPr="00442FE4" w:rsidRDefault="005B36D3" w:rsidP="00234C80">
            <w:pPr>
              <w:pStyle w:val="Table11"/>
              <w:jc w:val="center"/>
              <w:cnfStyle w:val="000000000000" w:firstRow="0" w:lastRow="0" w:firstColumn="0" w:lastColumn="0" w:oddVBand="0" w:evenVBand="0" w:oddHBand="0" w:evenHBand="0" w:firstRowFirstColumn="0" w:firstRowLastColumn="0" w:lastRowFirstColumn="0" w:lastRowLastColumn="0"/>
              <w:rPr>
                <w:sz w:val="20"/>
              </w:rPr>
            </w:pPr>
            <w:r>
              <w:rPr>
                <w:sz w:val="20"/>
              </w:rPr>
              <w:t>X</w:t>
            </w:r>
          </w:p>
        </w:tc>
        <w:tc>
          <w:tcPr>
            <w:tcW w:w="1312" w:type="dxa"/>
            <w:vAlign w:val="center"/>
          </w:tcPr>
          <w:p w14:paraId="56E3BD91" w14:textId="77777777" w:rsidR="005B36D3" w:rsidRPr="00442FE4" w:rsidRDefault="005B36D3" w:rsidP="00234C80">
            <w:pPr>
              <w:pStyle w:val="Table11"/>
              <w:jc w:val="center"/>
              <w:cnfStyle w:val="000000000000" w:firstRow="0" w:lastRow="0" w:firstColumn="0" w:lastColumn="0" w:oddVBand="0" w:evenVBand="0" w:oddHBand="0" w:evenHBand="0" w:firstRowFirstColumn="0" w:firstRowLastColumn="0" w:lastRowFirstColumn="0" w:lastRowLastColumn="0"/>
              <w:rPr>
                <w:sz w:val="20"/>
              </w:rPr>
            </w:pPr>
            <w:r>
              <w:rPr>
                <w:sz w:val="20"/>
              </w:rPr>
              <w:t>X</w:t>
            </w:r>
          </w:p>
        </w:tc>
        <w:tc>
          <w:tcPr>
            <w:tcW w:w="1312" w:type="dxa"/>
            <w:vAlign w:val="center"/>
          </w:tcPr>
          <w:p w14:paraId="79EC3FE9" w14:textId="77777777" w:rsidR="005B36D3" w:rsidRPr="00442FE4" w:rsidRDefault="005B36D3" w:rsidP="00234C80">
            <w:pPr>
              <w:pStyle w:val="Table11"/>
              <w:jc w:val="center"/>
              <w:cnfStyle w:val="000000000000" w:firstRow="0" w:lastRow="0" w:firstColumn="0" w:lastColumn="0" w:oddVBand="0" w:evenVBand="0" w:oddHBand="0" w:evenHBand="0" w:firstRowFirstColumn="0" w:firstRowLastColumn="0" w:lastRowFirstColumn="0" w:lastRowLastColumn="0"/>
              <w:rPr>
                <w:sz w:val="20"/>
              </w:rPr>
            </w:pPr>
            <w:r>
              <w:rPr>
                <w:sz w:val="20"/>
              </w:rPr>
              <w:t>X</w:t>
            </w:r>
          </w:p>
        </w:tc>
        <w:tc>
          <w:tcPr>
            <w:tcW w:w="1312" w:type="dxa"/>
            <w:vAlign w:val="center"/>
          </w:tcPr>
          <w:p w14:paraId="775CBE7C" w14:textId="5E9A7F93" w:rsidR="005B36D3" w:rsidRPr="00442FE4" w:rsidRDefault="005B36D3" w:rsidP="00234C80">
            <w:pPr>
              <w:pStyle w:val="Table11"/>
              <w:jc w:val="center"/>
              <w:cnfStyle w:val="000000000000" w:firstRow="0" w:lastRow="0" w:firstColumn="0" w:lastColumn="0" w:oddVBand="0" w:evenVBand="0" w:oddHBand="0" w:evenHBand="0" w:firstRowFirstColumn="0" w:firstRowLastColumn="0" w:lastRowFirstColumn="0" w:lastRowLastColumn="0"/>
              <w:rPr>
                <w:sz w:val="20"/>
              </w:rPr>
            </w:pPr>
            <w:r>
              <w:rPr>
                <w:sz w:val="20"/>
              </w:rPr>
              <w:t>X</w:t>
            </w:r>
          </w:p>
        </w:tc>
      </w:tr>
      <w:tr w:rsidR="005B36D3" w:rsidRPr="00442FE4" w14:paraId="02053F2A" w14:textId="77777777" w:rsidTr="005B36D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483" w:type="dxa"/>
            <w:noWrap/>
            <w:vAlign w:val="center"/>
          </w:tcPr>
          <w:p w14:paraId="0F9D3F83" w14:textId="77777777" w:rsidR="005B36D3" w:rsidRDefault="005B36D3" w:rsidP="00234C80">
            <w:pPr>
              <w:pStyle w:val="Table11"/>
              <w:jc w:val="center"/>
              <w:rPr>
                <w:b w:val="0"/>
                <w:sz w:val="20"/>
              </w:rPr>
            </w:pPr>
            <w:r>
              <w:rPr>
                <w:sz w:val="20"/>
              </w:rPr>
              <w:t>Chemistry / burnup</w:t>
            </w:r>
          </w:p>
        </w:tc>
        <w:tc>
          <w:tcPr>
            <w:tcW w:w="1312" w:type="dxa"/>
            <w:vAlign w:val="center"/>
          </w:tcPr>
          <w:p w14:paraId="1E9A4E06" w14:textId="77777777" w:rsidR="005B36D3" w:rsidRDefault="005B36D3" w:rsidP="00234C80">
            <w:pPr>
              <w:pStyle w:val="Table11"/>
              <w:jc w:val="center"/>
              <w:cnfStyle w:val="000000100000" w:firstRow="0" w:lastRow="0" w:firstColumn="0" w:lastColumn="0" w:oddVBand="0" w:evenVBand="0" w:oddHBand="1" w:evenHBand="0" w:firstRowFirstColumn="0" w:firstRowLastColumn="0" w:lastRowFirstColumn="0" w:lastRowLastColumn="0"/>
              <w:rPr>
                <w:sz w:val="20"/>
              </w:rPr>
            </w:pPr>
            <w:r>
              <w:rPr>
                <w:sz w:val="20"/>
              </w:rPr>
              <w:t>X</w:t>
            </w:r>
          </w:p>
        </w:tc>
        <w:tc>
          <w:tcPr>
            <w:tcW w:w="1312" w:type="dxa"/>
            <w:vAlign w:val="center"/>
          </w:tcPr>
          <w:p w14:paraId="20AFEFF5" w14:textId="3BD9AD7B" w:rsidR="005B36D3" w:rsidRDefault="005B36D3" w:rsidP="00234C80">
            <w:pPr>
              <w:pStyle w:val="Table11"/>
              <w:jc w:val="center"/>
              <w:cnfStyle w:val="000000100000" w:firstRow="0" w:lastRow="0" w:firstColumn="0" w:lastColumn="0" w:oddVBand="0" w:evenVBand="0" w:oddHBand="1" w:evenHBand="0" w:firstRowFirstColumn="0" w:firstRowLastColumn="0" w:lastRowFirstColumn="0" w:lastRowLastColumn="0"/>
              <w:rPr>
                <w:sz w:val="20"/>
              </w:rPr>
            </w:pPr>
            <w:r>
              <w:rPr>
                <w:sz w:val="20"/>
              </w:rPr>
              <w:t>X</w:t>
            </w:r>
          </w:p>
        </w:tc>
        <w:tc>
          <w:tcPr>
            <w:tcW w:w="1312" w:type="dxa"/>
            <w:vAlign w:val="center"/>
          </w:tcPr>
          <w:p w14:paraId="18955130" w14:textId="61B88D5D" w:rsidR="005B36D3" w:rsidRDefault="005B36D3" w:rsidP="00234C80">
            <w:pPr>
              <w:pStyle w:val="Table11"/>
              <w:jc w:val="center"/>
              <w:cnfStyle w:val="000000100000" w:firstRow="0" w:lastRow="0" w:firstColumn="0" w:lastColumn="0" w:oddVBand="0" w:evenVBand="0" w:oddHBand="1" w:evenHBand="0" w:firstRowFirstColumn="0" w:firstRowLastColumn="0" w:lastRowFirstColumn="0" w:lastRowLastColumn="0"/>
              <w:rPr>
                <w:sz w:val="20"/>
              </w:rPr>
            </w:pPr>
            <w:r>
              <w:rPr>
                <w:sz w:val="20"/>
              </w:rPr>
              <w:t>X</w:t>
            </w:r>
          </w:p>
        </w:tc>
        <w:tc>
          <w:tcPr>
            <w:tcW w:w="1312" w:type="dxa"/>
            <w:vAlign w:val="center"/>
          </w:tcPr>
          <w:p w14:paraId="33586758" w14:textId="1EE2D5B1" w:rsidR="005B36D3" w:rsidRPr="00442FE4" w:rsidRDefault="005B36D3" w:rsidP="00234C80">
            <w:pPr>
              <w:pStyle w:val="Table11"/>
              <w:jc w:val="center"/>
              <w:cnfStyle w:val="000000100000" w:firstRow="0" w:lastRow="0" w:firstColumn="0" w:lastColumn="0" w:oddVBand="0" w:evenVBand="0" w:oddHBand="1" w:evenHBand="0" w:firstRowFirstColumn="0" w:firstRowLastColumn="0" w:lastRowFirstColumn="0" w:lastRowLastColumn="0"/>
              <w:rPr>
                <w:sz w:val="20"/>
              </w:rPr>
            </w:pPr>
            <w:r>
              <w:rPr>
                <w:sz w:val="20"/>
              </w:rPr>
              <w:t>X</w:t>
            </w:r>
          </w:p>
        </w:tc>
      </w:tr>
      <w:tr w:rsidR="005B36D3" w:rsidRPr="00442FE4" w14:paraId="3A5F4D64" w14:textId="77777777" w:rsidTr="005B36D3">
        <w:trPr>
          <w:trHeight w:val="315"/>
          <w:jc w:val="center"/>
        </w:trPr>
        <w:tc>
          <w:tcPr>
            <w:cnfStyle w:val="001000000000" w:firstRow="0" w:lastRow="0" w:firstColumn="1" w:lastColumn="0" w:oddVBand="0" w:evenVBand="0" w:oddHBand="0" w:evenHBand="0" w:firstRowFirstColumn="0" w:firstRowLastColumn="0" w:lastRowFirstColumn="0" w:lastRowLastColumn="0"/>
            <w:tcW w:w="1483" w:type="dxa"/>
            <w:noWrap/>
            <w:vAlign w:val="center"/>
          </w:tcPr>
          <w:p w14:paraId="1E54F046" w14:textId="77777777" w:rsidR="005B36D3" w:rsidRPr="00975DC7" w:rsidRDefault="005B36D3" w:rsidP="00234C80">
            <w:pPr>
              <w:pStyle w:val="Table11"/>
              <w:jc w:val="center"/>
              <w:rPr>
                <w:b w:val="0"/>
                <w:sz w:val="20"/>
              </w:rPr>
            </w:pPr>
            <w:r>
              <w:rPr>
                <w:sz w:val="20"/>
              </w:rPr>
              <w:t>Metallography</w:t>
            </w:r>
          </w:p>
        </w:tc>
        <w:tc>
          <w:tcPr>
            <w:tcW w:w="1312" w:type="dxa"/>
            <w:vAlign w:val="center"/>
          </w:tcPr>
          <w:p w14:paraId="3B9261E2" w14:textId="77777777" w:rsidR="005B36D3" w:rsidRPr="00442FE4" w:rsidRDefault="005B36D3" w:rsidP="00234C80">
            <w:pPr>
              <w:pStyle w:val="Table11"/>
              <w:jc w:val="center"/>
              <w:cnfStyle w:val="000000000000" w:firstRow="0" w:lastRow="0" w:firstColumn="0" w:lastColumn="0" w:oddVBand="0" w:evenVBand="0" w:oddHBand="0" w:evenHBand="0" w:firstRowFirstColumn="0" w:firstRowLastColumn="0" w:lastRowFirstColumn="0" w:lastRowLastColumn="0"/>
              <w:rPr>
                <w:sz w:val="20"/>
              </w:rPr>
            </w:pPr>
            <w:r>
              <w:rPr>
                <w:sz w:val="20"/>
              </w:rPr>
              <w:t>X</w:t>
            </w:r>
          </w:p>
        </w:tc>
        <w:tc>
          <w:tcPr>
            <w:tcW w:w="1312" w:type="dxa"/>
            <w:vAlign w:val="center"/>
          </w:tcPr>
          <w:p w14:paraId="79C1EB46" w14:textId="6D62E1CA" w:rsidR="005B36D3" w:rsidRPr="00442FE4" w:rsidRDefault="005B36D3" w:rsidP="00234C80">
            <w:pPr>
              <w:pStyle w:val="Table11"/>
              <w:jc w:val="center"/>
              <w:cnfStyle w:val="000000000000" w:firstRow="0" w:lastRow="0" w:firstColumn="0" w:lastColumn="0" w:oddVBand="0" w:evenVBand="0" w:oddHBand="0" w:evenHBand="0" w:firstRowFirstColumn="0" w:firstRowLastColumn="0" w:lastRowFirstColumn="0" w:lastRowLastColumn="0"/>
              <w:rPr>
                <w:sz w:val="20"/>
              </w:rPr>
            </w:pPr>
            <w:r>
              <w:rPr>
                <w:sz w:val="20"/>
              </w:rPr>
              <w:t>X</w:t>
            </w:r>
          </w:p>
        </w:tc>
        <w:tc>
          <w:tcPr>
            <w:tcW w:w="1312" w:type="dxa"/>
            <w:vAlign w:val="center"/>
          </w:tcPr>
          <w:p w14:paraId="1F6BC3E8" w14:textId="253E243F" w:rsidR="005B36D3" w:rsidRPr="00442FE4" w:rsidRDefault="005B36D3" w:rsidP="00234C80">
            <w:pPr>
              <w:pStyle w:val="Table11"/>
              <w:jc w:val="center"/>
              <w:cnfStyle w:val="000000000000" w:firstRow="0" w:lastRow="0" w:firstColumn="0" w:lastColumn="0" w:oddVBand="0" w:evenVBand="0" w:oddHBand="0" w:evenHBand="0" w:firstRowFirstColumn="0" w:firstRowLastColumn="0" w:lastRowFirstColumn="0" w:lastRowLastColumn="0"/>
              <w:rPr>
                <w:sz w:val="20"/>
              </w:rPr>
            </w:pPr>
            <w:r>
              <w:rPr>
                <w:sz w:val="20"/>
              </w:rPr>
              <w:t>X</w:t>
            </w:r>
          </w:p>
        </w:tc>
        <w:tc>
          <w:tcPr>
            <w:tcW w:w="1312" w:type="dxa"/>
            <w:vAlign w:val="center"/>
          </w:tcPr>
          <w:p w14:paraId="04476F48" w14:textId="36633361" w:rsidR="005B36D3" w:rsidRPr="00442FE4" w:rsidRDefault="005B36D3" w:rsidP="00234C80">
            <w:pPr>
              <w:pStyle w:val="Table11"/>
              <w:jc w:val="center"/>
              <w:cnfStyle w:val="000000000000" w:firstRow="0" w:lastRow="0" w:firstColumn="0" w:lastColumn="0" w:oddVBand="0" w:evenVBand="0" w:oddHBand="0" w:evenHBand="0" w:firstRowFirstColumn="0" w:firstRowLastColumn="0" w:lastRowFirstColumn="0" w:lastRowLastColumn="0"/>
              <w:rPr>
                <w:sz w:val="20"/>
              </w:rPr>
            </w:pPr>
            <w:r>
              <w:rPr>
                <w:sz w:val="20"/>
              </w:rPr>
              <w:t>X</w:t>
            </w:r>
          </w:p>
        </w:tc>
      </w:tr>
      <w:tr w:rsidR="005B36D3" w:rsidRPr="00442FE4" w14:paraId="7239D715" w14:textId="77777777" w:rsidTr="005B36D3">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483" w:type="dxa"/>
            <w:noWrap/>
            <w:vAlign w:val="center"/>
          </w:tcPr>
          <w:p w14:paraId="7528C739" w14:textId="77777777" w:rsidR="005B36D3" w:rsidRPr="00975DC7" w:rsidRDefault="005B36D3" w:rsidP="00234C80">
            <w:pPr>
              <w:pStyle w:val="Table11"/>
              <w:jc w:val="center"/>
              <w:rPr>
                <w:b w:val="0"/>
                <w:sz w:val="20"/>
              </w:rPr>
            </w:pPr>
            <w:r>
              <w:rPr>
                <w:sz w:val="20"/>
              </w:rPr>
              <w:t>SEM</w:t>
            </w:r>
          </w:p>
        </w:tc>
        <w:tc>
          <w:tcPr>
            <w:tcW w:w="1312" w:type="dxa"/>
            <w:vAlign w:val="center"/>
          </w:tcPr>
          <w:p w14:paraId="386FC401" w14:textId="77777777" w:rsidR="005B36D3" w:rsidRPr="00442FE4" w:rsidRDefault="005B36D3" w:rsidP="00234C80">
            <w:pPr>
              <w:pStyle w:val="Table11"/>
              <w:jc w:val="center"/>
              <w:cnfStyle w:val="000000100000" w:firstRow="0" w:lastRow="0" w:firstColumn="0" w:lastColumn="0" w:oddVBand="0" w:evenVBand="0" w:oddHBand="1" w:evenHBand="0" w:firstRowFirstColumn="0" w:firstRowLastColumn="0" w:lastRowFirstColumn="0" w:lastRowLastColumn="0"/>
              <w:rPr>
                <w:sz w:val="20"/>
              </w:rPr>
            </w:pPr>
            <w:r>
              <w:rPr>
                <w:sz w:val="20"/>
              </w:rPr>
              <w:t>X</w:t>
            </w:r>
          </w:p>
        </w:tc>
        <w:tc>
          <w:tcPr>
            <w:tcW w:w="1312" w:type="dxa"/>
            <w:vAlign w:val="center"/>
          </w:tcPr>
          <w:p w14:paraId="32BF1C3A" w14:textId="01E5B6F3" w:rsidR="005B36D3" w:rsidRPr="00442FE4" w:rsidRDefault="005B36D3" w:rsidP="00234C80">
            <w:pPr>
              <w:pStyle w:val="Table11"/>
              <w:jc w:val="center"/>
              <w:cnfStyle w:val="000000100000" w:firstRow="0" w:lastRow="0" w:firstColumn="0" w:lastColumn="0" w:oddVBand="0" w:evenVBand="0" w:oddHBand="1" w:evenHBand="0" w:firstRowFirstColumn="0" w:firstRowLastColumn="0" w:lastRowFirstColumn="0" w:lastRowLastColumn="0"/>
              <w:rPr>
                <w:sz w:val="20"/>
              </w:rPr>
            </w:pPr>
            <w:r>
              <w:rPr>
                <w:sz w:val="20"/>
              </w:rPr>
              <w:t>X</w:t>
            </w:r>
          </w:p>
        </w:tc>
        <w:tc>
          <w:tcPr>
            <w:tcW w:w="1312" w:type="dxa"/>
            <w:vAlign w:val="center"/>
          </w:tcPr>
          <w:p w14:paraId="68AAA9F2" w14:textId="1C41A330" w:rsidR="005B36D3" w:rsidRPr="00442FE4" w:rsidRDefault="000260F2" w:rsidP="00234C80">
            <w:pPr>
              <w:pStyle w:val="Table11"/>
              <w:jc w:val="center"/>
              <w:cnfStyle w:val="000000100000" w:firstRow="0" w:lastRow="0" w:firstColumn="0" w:lastColumn="0" w:oddVBand="0" w:evenVBand="0" w:oddHBand="1" w:evenHBand="0" w:firstRowFirstColumn="0" w:firstRowLastColumn="0" w:lastRowFirstColumn="0" w:lastRowLastColumn="0"/>
              <w:rPr>
                <w:sz w:val="20"/>
              </w:rPr>
            </w:pPr>
            <w:r>
              <w:rPr>
                <w:sz w:val="20"/>
              </w:rPr>
              <w:t>Partially</w:t>
            </w:r>
          </w:p>
        </w:tc>
        <w:tc>
          <w:tcPr>
            <w:tcW w:w="1312" w:type="dxa"/>
            <w:vAlign w:val="center"/>
          </w:tcPr>
          <w:p w14:paraId="764690B0" w14:textId="74D75402" w:rsidR="005B36D3" w:rsidRPr="00442FE4" w:rsidRDefault="005B36D3" w:rsidP="00234C80">
            <w:pPr>
              <w:pStyle w:val="Table11"/>
              <w:jc w:val="center"/>
              <w:cnfStyle w:val="000000100000" w:firstRow="0" w:lastRow="0" w:firstColumn="0" w:lastColumn="0" w:oddVBand="0" w:evenVBand="0" w:oddHBand="1" w:evenHBand="0" w:firstRowFirstColumn="0" w:firstRowLastColumn="0" w:lastRowFirstColumn="0" w:lastRowLastColumn="0"/>
              <w:rPr>
                <w:sz w:val="20"/>
              </w:rPr>
            </w:pPr>
            <w:r>
              <w:rPr>
                <w:sz w:val="20"/>
              </w:rPr>
              <w:t>On going</w:t>
            </w:r>
          </w:p>
        </w:tc>
      </w:tr>
    </w:tbl>
    <w:p w14:paraId="762D30EA" w14:textId="77777777" w:rsidR="00CF2E0A" w:rsidRDefault="00CF2E0A" w:rsidP="00CF2E0A">
      <w:pPr>
        <w:pStyle w:val="BodyText"/>
      </w:pPr>
    </w:p>
    <w:p w14:paraId="433FE059" w14:textId="1F15FBC7" w:rsidR="00F004EE" w:rsidRPr="00173C44" w:rsidRDefault="004F6D39" w:rsidP="00173C44">
      <w:pPr>
        <w:pStyle w:val="Heading3"/>
        <w:numPr>
          <w:ilvl w:val="0"/>
          <w:numId w:val="35"/>
        </w:numPr>
        <w:rPr>
          <w:b w:val="0"/>
          <w:bCs/>
        </w:rPr>
      </w:pPr>
      <w:r w:rsidRPr="00173C44">
        <w:rPr>
          <w:b w:val="0"/>
          <w:bCs/>
        </w:rPr>
        <w:t xml:space="preserve">PIE </w:t>
      </w:r>
      <w:r w:rsidR="00173C44">
        <w:rPr>
          <w:b w:val="0"/>
          <w:bCs/>
        </w:rPr>
        <w:t xml:space="preserve">RESULTS </w:t>
      </w:r>
      <w:r w:rsidRPr="00173C44">
        <w:rPr>
          <w:b w:val="0"/>
          <w:bCs/>
        </w:rPr>
        <w:t>TRANSMUTATION FUEL</w:t>
      </w:r>
    </w:p>
    <w:p w14:paraId="3AEDCD5C" w14:textId="77693AF5" w:rsidR="00D916BC" w:rsidRDefault="00D916BC" w:rsidP="0008698B">
      <w:pPr>
        <w:pStyle w:val="ListParagraph"/>
        <w:spacing w:line="260" w:lineRule="atLeast"/>
        <w:ind w:left="0" w:firstLine="562"/>
        <w:jc w:val="both"/>
        <w:rPr>
          <w:sz w:val="20"/>
        </w:rPr>
      </w:pPr>
      <w:r>
        <w:rPr>
          <w:sz w:val="20"/>
        </w:rPr>
        <w:t xml:space="preserve">Non-destructive and destructive PIE for the transmutation </w:t>
      </w:r>
      <w:r w:rsidR="00E20110">
        <w:rPr>
          <w:sz w:val="20"/>
        </w:rPr>
        <w:t>fuel pins</w:t>
      </w:r>
      <w:r>
        <w:rPr>
          <w:sz w:val="20"/>
        </w:rPr>
        <w:t xml:space="preserve"> have been completed for all three experiments presented in </w:t>
      </w:r>
      <w:r w:rsidR="00E54080">
        <w:rPr>
          <w:sz w:val="20"/>
        </w:rPr>
        <w:t>T</w:t>
      </w:r>
      <w:r>
        <w:rPr>
          <w:sz w:val="20"/>
        </w:rPr>
        <w:t xml:space="preserve">able 1. The addition of minor actinides does not affect the overall safe behaviour of these fuel pins and the fuel performance is comparable to well-studied and documented metallic fuel alloys U-10Zr or U-20Pu-10Zr </w:t>
      </w:r>
      <w:r>
        <w:rPr>
          <w:sz w:val="20"/>
        </w:rPr>
        <w:fldChar w:fldCharType="begin" w:fldLock="1"/>
      </w:r>
      <w:r w:rsidR="00DD06FF">
        <w:rPr>
          <w:sz w:val="20"/>
        </w:rPr>
        <w:instrText>ADDIN CSL_CITATION {"citationItems":[{"id":"ITEM-1","itemData":{"DOI":"10.1016/0149-1970(96)00005-4","ISSN":"01491970","abstract":"Metallic fuels are neutronically ideal for fast reactors because they produce an extremely hard neutron spectrum. Early metallic fuels had little endurance, due to excessive swelling. By incorporating space for swelling, very high burnups are now routinely achieved. Uranium-plutonium alloys with 10% zirconium to raise the melting point have been shown to be extremely reliable. Fuel swelling, mechanical and chemical interactions with various cladding materials, performance during transients, failure mechanisms, and behavior following both benign and complete failure of fuel pins have been extensively studied. The basic phenomena governing the performance of this type of fuel are well known, and have been sufficiently well modeled to specify design parameters that will assure reliable performance. Copyright © 1996 Published by Elsevier Science Ltd.","author":[{"dropping-particle":"","family":"Hofman","given":"G. L.","non-dropping-particle":"","parse-names":false,"suffix":""},{"dropping-particle":"","family":"Walters","given":"L. C.","non-dropping-particle":"","parse-names":false,"suffix":""},{"dropping-particle":"","family":"Bauer","given":"T. H.","non-dropping-particle":"","parse-names":false,"suffix":""}],"container-title":"Progress in Nuclear Energy","id":"ITEM-1","issued":{"date-parts":[["1997"]]},"title":"Metallic fast reactor fuels","type":"article-journal"},"uris":["http://www.mendeley.com/documents/?uuid=331214d9-adf9-3b6e-a688-99c6a4bf538a"]},{"id":"ITEM-2","itemData":{"DOI":"10.1016/B978-0-08-056033-5.00049-5","ISBN":"9780080560335","abstract":"This chapter summarizes the main features of the U–Zr and U–Pu–Zr metal fuels, particularly their physical and mechanical properties, fabrication technology, steady-state irradiation behavior, and transient behavior. Recent results of minor actinide-bearing metal fuel development are also provided. Future developments are finally suggested.","author":[{"dropping-particle":"","family":"Ogata","given":"T.","non-dropping-particle":"","parse-names":false,"suffix":""}],"container-title":"Comprehensive Nuclear Materials","id":"ITEM-2","issued":{"date-parts":[["2012"]]},"page":"1-40","publisher":"Elsevier","title":"Metal Fuel","type":"chapter"},"uris":["http://www.mendeley.com/documents/?uuid=6922a07f-6752-4bcc-adc3-6c28219e1e8a"]}],"mendeley":{"formattedCitation":"[6,7]","plainTextFormattedCitation":"[6,7]","previouslyFormattedCitation":"[6,7]"},"properties":{"noteIndex":0},"schema":"https://github.com/citation-style-language/schema/raw/master/csl-citation.json"}</w:instrText>
      </w:r>
      <w:r>
        <w:rPr>
          <w:sz w:val="20"/>
        </w:rPr>
        <w:fldChar w:fldCharType="separate"/>
      </w:r>
      <w:r w:rsidRPr="00D916BC">
        <w:rPr>
          <w:noProof/>
          <w:sz w:val="20"/>
        </w:rPr>
        <w:t>[6,7]</w:t>
      </w:r>
      <w:r>
        <w:rPr>
          <w:sz w:val="20"/>
        </w:rPr>
        <w:fldChar w:fldCharType="end"/>
      </w:r>
      <w:r>
        <w:rPr>
          <w:sz w:val="20"/>
        </w:rPr>
        <w:t>.</w:t>
      </w:r>
    </w:p>
    <w:p w14:paraId="581B7EDF" w14:textId="31DF1A36" w:rsidR="00D916BC" w:rsidRDefault="00D916BC" w:rsidP="0008698B">
      <w:pPr>
        <w:pStyle w:val="ListParagraph"/>
        <w:spacing w:line="260" w:lineRule="atLeast"/>
        <w:ind w:left="0" w:firstLine="562"/>
        <w:jc w:val="both"/>
        <w:rPr>
          <w:sz w:val="20"/>
        </w:rPr>
      </w:pPr>
    </w:p>
    <w:p w14:paraId="2AE6E968" w14:textId="3FDEE645" w:rsidR="00E82D97" w:rsidRDefault="00E54080" w:rsidP="0008698B">
      <w:pPr>
        <w:pStyle w:val="ListParagraph"/>
        <w:spacing w:line="260" w:lineRule="atLeast"/>
        <w:ind w:left="0" w:firstLine="562"/>
        <w:jc w:val="both"/>
        <w:rPr>
          <w:sz w:val="20"/>
        </w:rPr>
      </w:pPr>
      <w:r>
        <w:rPr>
          <w:sz w:val="20"/>
        </w:rPr>
        <w:t xml:space="preserve">One of the important </w:t>
      </w:r>
      <w:r w:rsidR="009316BA">
        <w:rPr>
          <w:sz w:val="20"/>
        </w:rPr>
        <w:t>parameters</w:t>
      </w:r>
      <w:r>
        <w:rPr>
          <w:sz w:val="20"/>
        </w:rPr>
        <w:t xml:space="preserve"> for </w:t>
      </w:r>
      <w:r w:rsidR="009316BA">
        <w:rPr>
          <w:sz w:val="20"/>
        </w:rPr>
        <w:t>transmutation fuel</w:t>
      </w:r>
      <w:r>
        <w:rPr>
          <w:sz w:val="20"/>
        </w:rPr>
        <w:t xml:space="preserve"> is </w:t>
      </w:r>
      <w:r w:rsidR="00E82D97" w:rsidRPr="009316BA">
        <w:rPr>
          <w:sz w:val="20"/>
        </w:rPr>
        <w:t xml:space="preserve">the helium release due to the presence of α decay from the minor actinides and </w:t>
      </w:r>
      <w:r>
        <w:rPr>
          <w:sz w:val="20"/>
        </w:rPr>
        <w:t xml:space="preserve">it </w:t>
      </w:r>
      <w:r w:rsidR="00E82D97" w:rsidRPr="009316BA">
        <w:rPr>
          <w:sz w:val="20"/>
        </w:rPr>
        <w:t xml:space="preserve">must be considered in high burnup situation </w:t>
      </w:r>
      <w:r w:rsidR="009316BA">
        <w:rPr>
          <w:sz w:val="20"/>
        </w:rPr>
        <w:t>because of</w:t>
      </w:r>
      <w:r w:rsidR="00E82D97" w:rsidRPr="009316BA">
        <w:rPr>
          <w:sz w:val="20"/>
        </w:rPr>
        <w:t xml:space="preserve"> its impact on plenum pressure. </w:t>
      </w:r>
      <w:r w:rsidR="00E82D97" w:rsidRPr="00EC66CA">
        <w:rPr>
          <w:sz w:val="20"/>
        </w:rPr>
        <w:t>The helium release for X501</w:t>
      </w:r>
      <w:r w:rsidRPr="00EC66CA">
        <w:rPr>
          <w:sz w:val="20"/>
        </w:rPr>
        <w:t>-G591</w:t>
      </w:r>
      <w:r w:rsidR="00E82D97" w:rsidRPr="00EC66CA">
        <w:rPr>
          <w:sz w:val="20"/>
        </w:rPr>
        <w:t xml:space="preserve"> was 91%, and it is similar to literature values: METAPHIX reported a release around 100% </w:t>
      </w:r>
      <w:r w:rsidR="00E82D97" w:rsidRPr="00EC66CA">
        <w:rPr>
          <w:sz w:val="20"/>
        </w:rPr>
        <w:fldChar w:fldCharType="begin" w:fldLock="1"/>
      </w:r>
      <w:r w:rsidR="00906559" w:rsidRPr="00EC66CA">
        <w:rPr>
          <w:sz w:val="20"/>
        </w:rPr>
        <w:instrText>ADDIN CSL_CITATION {"citationItems":[{"id":"ITEM-1","itemData":{"DOI":"10.1080/00223131.2015.1086706","ISSN":"00223131","abstract":"© 2015 Atomic Energy Society of Japan. All rights reserved. An irradiation experiment on uranium–plutonium–zirconium (U–Pu–Zr) alloys containing 5 wt% or less minor actinides (MAs) and rare earths was carried out in the Phénix fast reactor. The isotope compositions of the fuel alloys irradiated for 120 and 360 equivalent full-power days (EFPDs) were chemically analyzed by inductively coupled plasma–mass spectrometry after 3.3–5.3 years of cooling. The results of chemical analysis indicated that the discharged burnups of the fuel alloys irradiated for 120 and 360 EFPDs were 2.1–2.5 and 5.3–6.4 at%, respectively. The changes in the isotopic abundances of plutonium, americium, and curium during the irradiation experiment were assessed to discuss the transmutation performance of MA nuclides added to U–Pu–Zr alloy fuel. Multigroup three-dimensional diffusion and burnup calculations accurately predicted the changes in these isotopic abundances after fuel fabrication. An evaluation of the MA transmutation ratio based on the results of chemical analysis revealed that the quantity of MA elements in the U–19Pu–10Zr–5MA (wt%) alloy decreased by about 20% during the irradiation experiment for 360 EFPDs.","author":[{"dropping-particle":"","family":"Ohta","given":"Hirokazu","non-dropping-particle":"","parse-names":false,"suffix":""},{"dropping-particle":"","family":"Ogata","given":"Takanari","non-dropping-particle":"","parse-names":false,"suffix":""},{"dropping-particle":"","family":"Winckel","given":"Stefaan","non-dropping-particle":"Van","parse-names":false,"suffix":""},{"dropping-particle":"","family":"Papaioannou","given":"Dimitrios","non-dropping-particle":"","parse-names":false,"suffix":""},{"dropping-particle":"V.","family":"Rondinella","given":"Vincenzo","non-dropping-particle":"","parse-names":false,"suffix":""}],"container-title":"Journal of Nuclear Science and Technology","id":"ITEM-1","issue":"7","issued":{"date-parts":[["2016"]]},"page":"968-980","title":"Minor actinide transmutation in fast reactor metal fuels irradiated for 120 and 360 equivalent full-power days","type":"article-journal","volume":"53"},"uris":["http://www.mendeley.com/documents/?uuid=08459130-66ec-42e0-9cfc-f9bc33e63905"]}],"mendeley":{"formattedCitation":"[8]","plainTextFormattedCitation":"[8]","previouslyFormattedCitation":"[8]"},"properties":{"noteIndex":0},"schema":"https://github.com/citation-style-language/schema/raw/master/csl-citation.json"}</w:instrText>
      </w:r>
      <w:r w:rsidR="00E82D97" w:rsidRPr="00EC66CA">
        <w:rPr>
          <w:sz w:val="20"/>
        </w:rPr>
        <w:fldChar w:fldCharType="separate"/>
      </w:r>
      <w:r w:rsidR="00DD06FF" w:rsidRPr="00EC66CA">
        <w:rPr>
          <w:noProof/>
          <w:sz w:val="20"/>
        </w:rPr>
        <w:t>[8]</w:t>
      </w:r>
      <w:r w:rsidR="00E82D97" w:rsidRPr="00EC66CA">
        <w:rPr>
          <w:sz w:val="20"/>
        </w:rPr>
        <w:fldChar w:fldCharType="end"/>
      </w:r>
      <w:r w:rsidR="00E82D97" w:rsidRPr="00EC66CA">
        <w:rPr>
          <w:sz w:val="20"/>
        </w:rPr>
        <w:t xml:space="preserve"> and the earlier examination of EBR</w:t>
      </w:r>
      <w:r w:rsidR="00E82D97" w:rsidRPr="00EC66CA">
        <w:rPr>
          <w:sz w:val="20"/>
        </w:rPr>
        <w:noBreakHyphen/>
        <w:t xml:space="preserve">II X501-G582 experiment reported a release of 90% </w:t>
      </w:r>
      <w:r w:rsidR="00E82D97" w:rsidRPr="00EC66CA">
        <w:rPr>
          <w:sz w:val="20"/>
        </w:rPr>
        <w:fldChar w:fldCharType="begin" w:fldLock="1"/>
      </w:r>
      <w:r w:rsidR="00906559" w:rsidRPr="00EC66CA">
        <w:rPr>
          <w:sz w:val="20"/>
        </w:rPr>
        <w:instrText>ADDIN CSL_CITATION {"citationItems":[{"id":"ITEM-1","itemData":{"DOI":"10.1016/J.JNUCMAT.2009.03.041","ISSN":"0022-3115","abstract":"The X501 experiment was conducted in EBR-II as part of the integral fast reactor (IFR) program to demonstrate minor actinide (MA) burning through the use of a homogeneous recycle scheme. Renewed interest in the behavior of MA’s during fuel irradiation has prompted further examination of existing X501 data, and generation of new data where needed in support of the US waste transmutation effort. The X501 experiment is one of the few MA-bearing fuel irradiation tests conducted worldwide and knowledge can be gained by understanding the changes in fuel behavior due to addition of MA’s. Of primary interest are the affect of the MA’s on fuel-cladding-chemical-interaction, and the redistribution behavior of americium. The quantity of helium gas release from the fuel and any effects of helium on fuel performance are also of interest. This paper provides a summary of the X501 fabrication, characterization, irradiation, and postirradiation examination.","author":[{"dropping-particle":"","family":"Meyer","given":"M.K.","non-dropping-particle":"","parse-names":false,"suffix":""},{"dropping-particle":"","family":"Hayes","given":"S.L.","non-dropping-particle":"","parse-names":false,"suffix":""},{"dropping-particle":"","family":"Carmack","given":"W.J.","non-dropping-particle":"","parse-names":false,"suffix":""},{"dropping-particle":"","family":"Tsai","given":"H.","non-dropping-particle":"","parse-names":false,"suffix":""}],"container-title":"Journal of Nuclear Materials","id":"ITEM-1","issue":"2","issued":{"date-parts":[["2009","7"]]},"page":"176-183","publisher":"North-Holland","title":"The EBR-II X501 minor actinide burning experiment","type":"article-journal","volume":"392"},"uris":["http://www.mendeley.com/documents/?uuid=5fbeb937-b255-4fcb-bb66-1658625ceb4d"]}],"mendeley":{"formattedCitation":"[9]","plainTextFormattedCitation":"[9]","previouslyFormattedCitation":"[9]"},"properties":{"noteIndex":0},"schema":"https://github.com/citation-style-language/schema/raw/master/csl-citation.json"}</w:instrText>
      </w:r>
      <w:r w:rsidR="00E82D97" w:rsidRPr="00EC66CA">
        <w:rPr>
          <w:sz w:val="20"/>
        </w:rPr>
        <w:fldChar w:fldCharType="separate"/>
      </w:r>
      <w:r w:rsidR="00DD06FF" w:rsidRPr="00EC66CA">
        <w:rPr>
          <w:noProof/>
          <w:sz w:val="20"/>
        </w:rPr>
        <w:t>[9]</w:t>
      </w:r>
      <w:r w:rsidR="00E82D97" w:rsidRPr="00EC66CA">
        <w:rPr>
          <w:sz w:val="20"/>
        </w:rPr>
        <w:fldChar w:fldCharType="end"/>
      </w:r>
      <w:r w:rsidR="00E82D97" w:rsidRPr="00EC66CA">
        <w:rPr>
          <w:sz w:val="20"/>
        </w:rPr>
        <w:t>.</w:t>
      </w:r>
      <w:r w:rsidR="00E82D97" w:rsidRPr="009316BA">
        <w:rPr>
          <w:sz w:val="20"/>
        </w:rPr>
        <w:t xml:space="preserve"> The FUTURIX</w:t>
      </w:r>
      <w:r w:rsidR="00E82D97" w:rsidRPr="009316BA">
        <w:rPr>
          <w:sz w:val="20"/>
        </w:rPr>
        <w:noBreakHyphen/>
        <w:t xml:space="preserve">FTA pins </w:t>
      </w:r>
      <w:r w:rsidR="009316BA">
        <w:rPr>
          <w:sz w:val="20"/>
        </w:rPr>
        <w:t xml:space="preserve">and AFC-1 rodlets </w:t>
      </w:r>
      <w:r w:rsidR="00E82D97" w:rsidRPr="009316BA">
        <w:rPr>
          <w:sz w:val="20"/>
        </w:rPr>
        <w:t xml:space="preserve">had a lower He release near 60% </w:t>
      </w:r>
      <w:r w:rsidR="00E82D97" w:rsidRPr="009316BA">
        <w:rPr>
          <w:sz w:val="20"/>
        </w:rPr>
        <w:fldChar w:fldCharType="begin" w:fldLock="1"/>
      </w:r>
      <w:r w:rsidR="00442223">
        <w:rPr>
          <w:sz w:val="20"/>
        </w:rPr>
        <w:instrText>ADDIN CSL_CITATION {"citationItems":[{"id":"ITEM-1","itemData":{"DOI":"10.1016/J.JNUCMAT.2018.12.051","ISSN":"0022-3115","abstract":"Two different metallic nuclear fuel alloys intended for transmutation applications in fast neutron spectrum nuclear reactors have been irradiated, and their performance has been evaluated after irradiation. These alloys contained elevated levels of plutonium and other minor actinides (Am, Np) compared to historically irradiated fast reactor fuel to ascertain the impact of these isotopes on fuel performance. The irradiation of these alloys was performed at the Phénix fast reactor in France to facilitate comparisons between true fast spectrum irradiations and pseudo-fast spectrum irradiations performed at the thermal neutron spectrum Idaho National Laboratory Advanced Test Reactor. The irradiation tests were designated FUTURIX-FTA DOE1 which contained a low-fertile alloy and FUTURIX-FTA DOE2 which contained a non-fertile alloy. The DOE1 fuel was irradiated to a measured burnup of 9.5% fissions per initial heavy metal atom (FIMA), and the DOE2 fuel was irradiated to a measured burnup of 12.7% fissions per initial heavy metal atom. This work reports baseline Postirradiation Examination (PIE) results for DOE1 and DOE2. Fuel swelling, fission product distribution, cladding strain, fission gas release, fuel microstructure, fuel cladding chemical interaction and minor actinide transmutation were all evaluated. Cladding strain was negligible and fission gas release was 52% for DOE1 and 69% for DOE2. The exams show the 2 pins behaved very similar to EBR-II metallic fuel experience. Minor actinides seem to not affect the performance of this candidate transmutation fuel. Performance data from these irradiations can be used to inform the feasibility of minor actinide transmutation in future reactor systems.","author":[{"dropping-particle":"","family":"Harp","given":"Jason M.","non-dropping-particle":"","parse-names":false,"suffix":""},{"dropping-particle":"","family":"Capriotti","given":"Luca","non-dropping-particle":"","parse-names":false,"suffix":""},{"dropping-particle":"","family":"Chichester","given":"Heather J.M.","non-dropping-particle":"","parse-names":false,"suffix":""}],"container-title":"Journal of Nuclear Materials","id":"ITEM-1","issued":{"date-parts":[["2019","3"]]},"page":"420-433","publisher":"North-Holland","title":"Postirradiation Examination of FUTURIX-FTA metallic alloy experiments","type":"article-journal","volume":"515"},"uris":["http://www.mendeley.com/documents/?uuid=d631970c-055f-443e-ba72-26177516a4ac"]},{"id":"ITEM-2","itemData":{"DOI":"10.2172/1458766","author":[{"dropping-particle":"","family":"Harp","given":"Jason M.","non-dropping-particle":"","parse-names":false,"suffix":""},{"dropping-particle":"","family":"Hayes","given":"Steven L.","non-dropping-particle":"","parse-names":false,"suffix":""},{"dropping-particle":"","family":"Medvedev","given":"Pavel G.","non-dropping-particle":"","parse-names":false,"suffix":""},{"dropping-particle":"","family":"Porter","given":"Douglas L.","non-dropping-particle":"","parse-names":false,"suffix":""},{"dropping-particle":"","family":"Capriotti","given":"Luca","non-dropping-particle":"","parse-names":false,"suffix":""}],"container-title":"Idaho National Laboratory Report","id":"ITEM-2","issued":{"date-parts":[["2017","9"]]},"page":"INL/EXT-17-41677","publisher-place":"Idaho Falls, ID (United States)","title":"Testing Fast Reactor Fuels in a Thermal Reactor: A Comparison Report","type":"article-journal"},"uris":["http://www.mendeley.com/documents/?uuid=312e8d13-8f38-4626-bb32-e98b426118ff"]}],"mendeley":{"formattedCitation":"[3,10]","plainTextFormattedCitation":"[3,10]","previouslyFormattedCitation":"[3,10]"},"properties":{"noteIndex":0},"schema":"https://github.com/citation-style-language/schema/raw/master/csl-citation.json"}</w:instrText>
      </w:r>
      <w:r w:rsidR="00E82D97" w:rsidRPr="009316BA">
        <w:rPr>
          <w:sz w:val="20"/>
        </w:rPr>
        <w:fldChar w:fldCharType="separate"/>
      </w:r>
      <w:r w:rsidR="009316BA" w:rsidRPr="009316BA">
        <w:rPr>
          <w:noProof/>
          <w:sz w:val="20"/>
        </w:rPr>
        <w:t>[3,10]</w:t>
      </w:r>
      <w:r w:rsidR="00E82D97" w:rsidRPr="009316BA">
        <w:rPr>
          <w:sz w:val="20"/>
        </w:rPr>
        <w:fldChar w:fldCharType="end"/>
      </w:r>
      <w:r w:rsidR="00E82D97" w:rsidRPr="009316BA">
        <w:rPr>
          <w:sz w:val="20"/>
        </w:rPr>
        <w:t>, but these alloys are quite different from the other more standard U-20Pu-10Zr mentioned</w:t>
      </w:r>
      <w:r w:rsidR="009316BA">
        <w:rPr>
          <w:sz w:val="20"/>
        </w:rPr>
        <w:t xml:space="preserve">. </w:t>
      </w:r>
      <w:r w:rsidR="00E82D97" w:rsidRPr="009316BA">
        <w:rPr>
          <w:sz w:val="20"/>
        </w:rPr>
        <w:t>Additionally, there is not a large historical database for He release from minor actinide bearing fuels, and the uncertainty on such measurements is quite high.</w:t>
      </w:r>
    </w:p>
    <w:p w14:paraId="0864F0A6" w14:textId="2370C2BC" w:rsidR="00A81398" w:rsidRDefault="00A81398" w:rsidP="0008698B">
      <w:pPr>
        <w:pStyle w:val="ListParagraph"/>
        <w:spacing w:line="260" w:lineRule="atLeast"/>
        <w:ind w:left="0" w:firstLine="562"/>
        <w:jc w:val="both"/>
        <w:rPr>
          <w:sz w:val="20"/>
        </w:rPr>
      </w:pPr>
    </w:p>
    <w:p w14:paraId="3944622D" w14:textId="392418AB" w:rsidR="00E82D97" w:rsidRPr="00442223" w:rsidRDefault="007E6E2F" w:rsidP="00442223">
      <w:pPr>
        <w:pStyle w:val="ListParagraph"/>
        <w:spacing w:line="260" w:lineRule="atLeast"/>
        <w:ind w:left="0" w:firstLine="562"/>
        <w:jc w:val="both"/>
        <w:rPr>
          <w:sz w:val="20"/>
        </w:rPr>
      </w:pPr>
      <w:proofErr w:type="gramStart"/>
      <w:r>
        <w:rPr>
          <w:sz w:val="20"/>
        </w:rPr>
        <w:t>In order to</w:t>
      </w:r>
      <w:proofErr w:type="gramEnd"/>
      <w:r>
        <w:rPr>
          <w:sz w:val="20"/>
        </w:rPr>
        <w:t xml:space="preserve"> assess if the minor actinides addition could (and how) affect the microstructure of the metallic fuel, optical microscopy and scanning electron microscopy (SEM) ha</w:t>
      </w:r>
      <w:r w:rsidR="00E20110">
        <w:rPr>
          <w:sz w:val="20"/>
        </w:rPr>
        <w:t>ve</w:t>
      </w:r>
      <w:r>
        <w:rPr>
          <w:sz w:val="20"/>
        </w:rPr>
        <w:t xml:space="preserve"> been used extensively. As example, some o</w:t>
      </w:r>
      <w:r w:rsidR="0008698B" w:rsidRPr="0008698B">
        <w:rPr>
          <w:sz w:val="20"/>
        </w:rPr>
        <w:t xml:space="preserve">ptical microscopy </w:t>
      </w:r>
      <w:r>
        <w:rPr>
          <w:sz w:val="20"/>
        </w:rPr>
        <w:t xml:space="preserve">of </w:t>
      </w:r>
      <w:r w:rsidR="0008698B" w:rsidRPr="0008698B">
        <w:rPr>
          <w:sz w:val="20"/>
        </w:rPr>
        <w:t xml:space="preserve">X501-G591 </w:t>
      </w:r>
      <w:r w:rsidR="00442223">
        <w:rPr>
          <w:sz w:val="20"/>
        </w:rPr>
        <w:t>is reported in Figure 2 at different axial heights along the fuel pin</w:t>
      </w:r>
      <w:r w:rsidR="0008698B" w:rsidRPr="0008698B">
        <w:rPr>
          <w:sz w:val="20"/>
        </w:rPr>
        <w:t xml:space="preserve">. </w:t>
      </w:r>
      <w:r w:rsidR="00E82D97" w:rsidRPr="00442223">
        <w:rPr>
          <w:sz w:val="20"/>
        </w:rPr>
        <w:t xml:space="preserve">Restructuring process, indicated by various microstructure morphologies exhibiting different phase compositions, has been observed along the irradiated metallic fuel radius and studied extensively </w:t>
      </w:r>
      <w:r w:rsidR="00E82D97" w:rsidRPr="00442223">
        <w:rPr>
          <w:b/>
          <w:sz w:val="20"/>
        </w:rPr>
        <w:fldChar w:fldCharType="begin" w:fldLock="1"/>
      </w:r>
      <w:r w:rsidR="00906559" w:rsidRPr="00442223">
        <w:rPr>
          <w:sz w:val="20"/>
        </w:rPr>
        <w:instrText>ADDIN CSL_CITATION {"citationItems":[{"id":"ITEM-1","itemData":{"DOI":"10.1016/0149-1970(96)00005-4","ISSN":"0149-1970","abstract":"Metallic fuels are neutronically ideal for fast reactors because they produce an extremely hard neutron spectrum. Early metallic fuels had little endurance, due to excessive swelling. By incorporating space for swelling, very high burnups are now routinely achieved. Uranium-plutonium alloys with 10% zirconium to raise the melting point have been shown to be extremely reliable. Fuel swelling, mechanical and chemical interactions with various cladding materials, performance during transients, failure mechanisms, and behavior following both benign and complete failure of fuel pins have been extensively studied. The basic phenomena governing the performance of this type of fuel are well known, and have been sufficiently well modeled to specify design parameters that will assure reliable performance.","author":[{"dropping-particle":"","family":"Hofman","given":"G.L.","non-dropping-particle":"","parse-names":false,"suffix":""},{"dropping-particle":"","family":"Walters","given":"L.C.","non-dropping-particle":"","parse-names":false,"suffix":""},{"dropping-particle":"","family":"Bauer","given":"T.H.","non-dropping-particle":"","parse-names":false,"suffix":""}],"container-title":"Progress in Nuclear Energy","id":"ITEM-1","issue":"1-2","issued":{"date-parts":[["1997","1"]]},"page":"83-110","publisher":"Pergamon","title":"Metallic fast reactor fuels","type":"article-journal","volume":"31"},"uris":["http://www.mendeley.com/documents/?uuid=7097daad-9ab7-47e9-a36e-40e512812422"]},{"id":"ITEM-2","itemData":{"DOI":"10.1016/0022-3115(95)00129-8","ISSN":"0022-3115","abstract":"Although the phenomenon of constituent redistribution is common in UPuZr alloys irradiated under a wide range of conditions, it has been observed in UZr alloys only at elevated temperatures. Redistribution is relatively rapid and is essentially complete by 5 at% burnup. Experimental observations of constituent redistribution in UZr fuel elements are presented and analyzed. A model based on a thermal diffusion mechanism is proposed, and its computer implementation is described. The model calculations, supported by experimental observation, indicate that the excess enthalpy of solution of the bcc γ-phase controls the redistribution process as an additional driving force. A heat of transport of −50 to −100 kJ/mol in this phase results in the best match between calculation and experimental observations. The model predicts that constituent redistribution will be observed only when a region of the fuel operates at temperatures above 935 K.","author":[{"dropping-particle":"","family":"Hofman","given":"G.L.","non-dropping-particle":"","parse-names":false,"suffix":""},{"dropping-particle":"","family":"Hayes","given":"S.L.","non-dropping-particle":"","parse-names":false,"suffix":""},{"dropping-particle":"","family":"Petri","given":"M.C.","non-dropping-particle":"","parse-names":false,"suffix":""}],"container-title":"Journal of Nuclear Materials","id":"ITEM-2","issue":"3","issued":{"date-parts":[["1996","1"]]},"page":"277-286","publisher":"North-Holland","title":"Temperature gradient driven constituent redistribution in UZr alloys","type":"article-journal","volume":"227"},"uris":["http://www.mendeley.com/documents/?uuid=455f3ab3-08f1-4694-beb0-db32daa5f1e7"]},{"id":"ITEM-3","itemData":{"DOI":"10.1016/J.JNUCMAT.2009.03.007","ISSN":"0022-3115","abstract":"In the framework of the Generation IV Sodium Fast Reactor Program, the Advanced Fuel Project has conducted an evaluation of the available fuel systems supporting future sodium cooled fast reactors. This paper presents an evaluation of metallic alloy fuels. Early US fast reactor developers originally favored metal alloy fuel due to its high fissile density and compatibility with sodium. The goal of fast reactor fuel development programs is to develop and qualify a nuclear fuel system that performs all of the functions of a conventional fast spectrum nuclear fuel while destroying recycled actinides. This will provide a mechanism for closure of the nuclear fuel cycle. Metal fuels are candidates for this application, based on documented performance of metallic fast reactor fuels and the early results of tests currently being conducted in US and international transmutation fuel development programs.","author":[{"dropping-particle":"","family":"Carmack","given":"W.J.","non-dropping-particle":"","parse-names":false,"suffix":""},{"dropping-particle":"","family":"Porter","given":"D.L.","non-dropping-particle":"","parse-names":false,"suffix":""},{"dropping-particle":"","family":"Chang","given":"Y.I.","non-dropping-particle":"","parse-names":false,"suffix":""},{"dropping-particle":"","family":"Hayes","given":"S.L.","non-dropping-particle":"","parse-names":false,"suffix":""},{"dropping-particle":"","family":"Meyer","given":"M.K.","non-dropping-particle":"","parse-names":false,"suffix":""},{"dropping-particle":"","family":"Burkes","given":"D.E.","non-dropping-particle":"","parse-names":false,"suffix":""},{"dropping-particle":"","family":"Lee","given":"C.B.","non-dropping-particle":"","parse-names":false,"suffix":""},{"dropping-particle":"","family":"Mizuno","given":"T.","non-dropping-particle":"","parse-names":false,"suffix":""},{"dropping-particle":"","family":"Delage","given":"F.","non-dropping-particle":"","parse-names":false,"suffix":""},{"dropping-particle":"","family":"Somers","given":"J.","non-dropping-particle":"","parse-names":false,"suffix":""}],"container-title":"Journal of Nuclear Materials","id":"ITEM-3","issue":"2","issued":{"date-parts":[["2009","7"]]},"page":"139-150","publisher":"North-Holland","title":"Metallic fuels for advanced reactors","type":"article-journal","volume":"392"},"uris":["http://www.mendeley.com/documents/?uuid=22858c13-0287-4699-b7df-5a97a42145e3"]},{"id":"ITEM-4","itemData":{"DOI":"10.1016/B978-0-08-056033-5.00049-5","ISBN":"9780080560335","abstract":"This chapter summarizes the main features of the U–Zr and U–Pu–Zr metal fuels, particularly their physical and mechanical properties, fabrication technology, steady-state irradiation behavior, and transient behavior. Recent results of minor actinide-bearing metal fuel development are also provided. Future developments are finally suggested.","author":[{"dropping-particle":"","family":"Ogata","given":"T.","non-dropping-particle":"","parse-names":false,"suffix":""}],"container-title":"Comprehensive Nuclear Materials","id":"ITEM-4","issued":{"date-parts":[["2012"]]},"page":"1-40","publisher":"Elsevier","title":"Metal Fuel","type":"chapter"},"uris":["http://www.mendeley.com/documents/?uuid=6922a07f-6752-4bcc-adc3-6c28219e1e8a"]}],"mendeley":{"formattedCitation":"[7,11–13]","plainTextFormattedCitation":"[7,11–13]","previouslyFormattedCitation":"[7,11–13]"},"properties":{"noteIndex":0},"schema":"https://github.com/citation-style-language/schema/raw/master/csl-citation.json"}</w:instrText>
      </w:r>
      <w:r w:rsidR="00E82D97" w:rsidRPr="00442223">
        <w:rPr>
          <w:b/>
          <w:sz w:val="20"/>
        </w:rPr>
        <w:fldChar w:fldCharType="separate"/>
      </w:r>
      <w:r w:rsidR="00DD06FF" w:rsidRPr="00442223">
        <w:rPr>
          <w:noProof/>
          <w:sz w:val="20"/>
        </w:rPr>
        <w:t>[7,11–13]</w:t>
      </w:r>
      <w:r w:rsidR="00E82D97" w:rsidRPr="00442223">
        <w:rPr>
          <w:sz w:val="20"/>
        </w:rPr>
        <w:fldChar w:fldCharType="end"/>
      </w:r>
      <w:r w:rsidR="00E82D97" w:rsidRPr="00442223">
        <w:rPr>
          <w:sz w:val="20"/>
        </w:rPr>
        <w:t xml:space="preserve">. Restructuring is strongly </w:t>
      </w:r>
      <w:r w:rsidR="00E82D97" w:rsidRPr="00442223">
        <w:rPr>
          <w:sz w:val="20"/>
        </w:rPr>
        <w:lastRenderedPageBreak/>
        <w:t xml:space="preserve">dependent on the irradiation temperature and is driven by changes in Zr solubility and mobility in different phases of the U-Pu-Zr ternary system </w:t>
      </w:r>
      <w:r w:rsidR="00E82D97" w:rsidRPr="00442223">
        <w:rPr>
          <w:sz w:val="20"/>
        </w:rPr>
        <w:fldChar w:fldCharType="begin" w:fldLock="1"/>
      </w:r>
      <w:r w:rsidR="00906559" w:rsidRPr="00442223">
        <w:rPr>
          <w:sz w:val="20"/>
        </w:rPr>
        <w:instrText>ADDIN CSL_CITATION {"citationItems":[{"id":"ITEM-1","itemData":{"DOI":"10.1016/J.JNUCMAT.2004.01.012","ISSN":"0022-3115","abstract":"The thermo-migration fluxes of U, Pu and Zr in U–Pu–Zr metallic alloy fuel during irradiation in the Experimental Breeder Reactor II (EBR-II) were calculated using the constituent redistribution profiles measured in postirradiation examinations. Based on these fluxes, the diffusion coefficients, and the sums of heat of transport and enthalpy of solution for the γ, γ+ζ and δ+ζ phases in U–Pu–Zr were obtained. Using these data, the predicted concentration redistribution profiles are consistent with the measurements. The effect of minor actinide (Am and Np) addition was also examined. Am migration generally followed that of Zr with local precipitation, while Np behaved similarly to Pu.","author":[{"dropping-particle":"","family":"Kim","given":"Yeon Soo","non-dropping-particle":"","parse-names":false,"suffix":""},{"dropping-particle":"","family":"Hofman","given":"G.L","non-dropping-particle":"","parse-names":false,"suffix":""},{"dropping-particle":"","family":"Hayes","given":"S.L","non-dropping-particle":"","parse-names":false,"suffix":""},{"dropping-particle":"","family":"Sohn","given":"Y.H","non-dropping-particle":"","parse-names":false,"suffix":""}],"container-title":"Journal of Nuclear Materials","id":"ITEM-1","issue":"1","issued":{"date-parts":[["2004","4"]]},"page":"27-36","publisher":"North-Holland","title":"Constituent redistribution in U–Pu–Zr fuel during irradiation","type":"article-journal","volume":"327"},"uris":["http://www.mendeley.com/documents/?uuid=dc35ab7d-c843-492f-b09b-100de9786214"]}],"mendeley":{"formattedCitation":"[14]","plainTextFormattedCitation":"[14]","previouslyFormattedCitation":"[14]"},"properties":{"noteIndex":0},"schema":"https://github.com/citation-style-language/schema/raw/master/csl-citation.json"}</w:instrText>
      </w:r>
      <w:r w:rsidR="00E82D97" w:rsidRPr="00442223">
        <w:rPr>
          <w:sz w:val="20"/>
        </w:rPr>
        <w:fldChar w:fldCharType="separate"/>
      </w:r>
      <w:r w:rsidR="00DD06FF" w:rsidRPr="00442223">
        <w:rPr>
          <w:noProof/>
          <w:sz w:val="20"/>
        </w:rPr>
        <w:t>[14]</w:t>
      </w:r>
      <w:r w:rsidR="00E82D97" w:rsidRPr="00442223">
        <w:rPr>
          <w:sz w:val="20"/>
        </w:rPr>
        <w:fldChar w:fldCharType="end"/>
      </w:r>
      <w:r w:rsidR="00E82D97" w:rsidRPr="00442223">
        <w:rPr>
          <w:sz w:val="20"/>
        </w:rPr>
        <w:t xml:space="preserve">. When the fuel central temperature is higher than approximately 650 ℃, for an alloy U-19Pu-10Zr, a bcc γ phase is formed, and the cross section of the fuel pin exhibits a 3-ring structure </w:t>
      </w:r>
      <w:r w:rsidR="00E82D97" w:rsidRPr="00442223">
        <w:rPr>
          <w:sz w:val="20"/>
        </w:rPr>
        <w:fldChar w:fldCharType="begin" w:fldLock="1"/>
      </w:r>
      <w:r w:rsidR="00906559" w:rsidRPr="00442223">
        <w:rPr>
          <w:sz w:val="20"/>
        </w:rPr>
        <w:instrText>ADDIN CSL_CITATION {"citationItems":[{"id":"ITEM-1","itemData":{"DOI":"10.1016/0149-1970(96)00005-4","ISSN":"0149-1970","abstract":"Metallic fuels are neutronically ideal for fast reactors because they produce an extremely hard neutron spectrum. Early metallic fuels had little endurance, due to excessive swelling. By incorporating space for swelling, very high burnups are now routinely achieved. Uranium-plutonium alloys with 10% zirconium to raise the melting point have been shown to be extremely reliable. Fuel swelling, mechanical and chemical interactions with various cladding materials, performance during transients, failure mechanisms, and behavior following both benign and complete failure of fuel pins have been extensively studied. The basic phenomena governing the performance of this type of fuel are well known, and have been sufficiently well modeled to specify design parameters that will assure reliable performance.","author":[{"dropping-particle":"","family":"Hofman","given":"G.L.","non-dropping-particle":"","parse-names":false,"suffix":""},{"dropping-particle":"","family":"Walters","given":"L.C.","non-dropping-particle":"","parse-names":false,"suffix":""},{"dropping-particle":"","family":"Bauer","given":"T.H.","non-dropping-particle":"","parse-names":false,"suffix":""}],"container-title":"Progress in Nuclear Energy","id":"ITEM-1","issue":"1-2","issued":{"date-parts":[["1997","1"]]},"page":"83-110","publisher":"Pergamon","title":"Metallic fast reactor fuels","type":"article-journal","volume":"31"},"uris":["http://www.mendeley.com/documents/?uuid=7097daad-9ab7-47e9-a36e-40e512812422"]},{"id":"ITEM-2","itemData":{"DOI":"10.1016/0022-3115(95)00129-8","ISSN":"0022-3115","abstract":"Although the phenomenon of constituent redistribution is common in UPuZr alloys irradiated under a wide range of conditions, it has been observed in UZr alloys only at elevated temperatures. Redistribution is relatively rapid and is essentially complete by 5 at% burnup. Experimental observations of constituent redistribution in UZr fuel elements are presented and analyzed. A model based on a thermal diffusion mechanism is proposed, and its computer implementation is described. The model calculations, supported by experimental observation, indicate that the excess enthalpy of solution of the bcc γ-phase controls the redistribution process as an additional driving force. A heat of transport of −50 to −100 kJ/mol in this phase results in the best match between calculation and experimental observations. The model predicts that constituent redistribution will be observed only when a region of the fuel operates at temperatures above 935 K.","author":[{"dropping-particle":"","family":"Hofman","given":"G.L.","non-dropping-particle":"","parse-names":false,"suffix":""},{"dropping-particle":"","family":"Hayes","given":"S.L.","non-dropping-particle":"","parse-names":false,"suffix":""},{"dropping-particle":"","family":"Petri","given":"M.C.","non-dropping-particle":"","parse-names":false,"suffix":""}],"container-title":"Journal of Nuclear Materials","id":"ITEM-2","issue":"3","issued":{"date-parts":[["1996","1"]]},"page":"277-286","publisher":"North-Holland","title":"Temperature gradient driven constituent redistribution in UZr alloys","type":"article-journal","volume":"227"},"uris":["http://www.mendeley.com/documents/?uuid=455f3ab3-08f1-4694-beb0-db32daa5f1e7"]},{"id":"ITEM-3","itemData":{"DOI":"10.1016/B978-0-08-056033-5.00049-5","ISBN":"9780080560335","abstract":"This chapter summarizes the main features of the U–Zr and U–Pu–Zr metal fuels, particularly their physical and mechanical properties, fabrication technology, steady-state irradiation behavior, and transient behavior. Recent results of minor actinide-bearing metal fuel development are also provided. Future developments are finally suggested.","author":[{"dropping-particle":"","family":"Ogata","given":"T.","non-dropping-particle":"","parse-names":false,"suffix":""}],"container-title":"Comprehensive Nuclear Materials","id":"ITEM-3","issued":{"date-parts":[["2012"]]},"page":"1-40","publisher":"Elsevier","title":"Metal Fuel","type":"chapter"},"uris":["http://www.mendeley.com/documents/?uuid=6922a07f-6752-4bcc-adc3-6c28219e1e8a"]}],"mendeley":{"formattedCitation":"[7,11,12]","plainTextFormattedCitation":"[7,11,12]","previouslyFormattedCitation":"[7,11,12]"},"properties":{"noteIndex":0},"schema":"https://github.com/citation-style-language/schema/raw/master/csl-citation.json"}</w:instrText>
      </w:r>
      <w:r w:rsidR="00E82D97" w:rsidRPr="00442223">
        <w:rPr>
          <w:sz w:val="20"/>
        </w:rPr>
        <w:fldChar w:fldCharType="separate"/>
      </w:r>
      <w:r w:rsidR="00DD06FF" w:rsidRPr="00442223">
        <w:rPr>
          <w:noProof/>
          <w:sz w:val="20"/>
        </w:rPr>
        <w:t>[7,11,12]</w:t>
      </w:r>
      <w:r w:rsidR="00E82D97" w:rsidRPr="00442223">
        <w:rPr>
          <w:sz w:val="20"/>
        </w:rPr>
        <w:fldChar w:fldCharType="end"/>
      </w:r>
      <w:r w:rsidR="00442223">
        <w:rPr>
          <w:sz w:val="20"/>
        </w:rPr>
        <w:t>, as it can been seen in Figure 2b-c (axial height x/L=0.4, 0.75)</w:t>
      </w:r>
      <w:r w:rsidR="00E82D97" w:rsidRPr="00442223">
        <w:rPr>
          <w:sz w:val="20"/>
        </w:rPr>
        <w:t xml:space="preserve">. Very large fission gas bubbles are present in the </w:t>
      </w:r>
      <w:proofErr w:type="spellStart"/>
      <w:r w:rsidR="00E82D97" w:rsidRPr="00442223">
        <w:rPr>
          <w:sz w:val="20"/>
        </w:rPr>
        <w:t>center</w:t>
      </w:r>
      <w:proofErr w:type="spellEnd"/>
      <w:r w:rsidR="00E82D97" w:rsidRPr="00442223">
        <w:rPr>
          <w:sz w:val="20"/>
        </w:rPr>
        <w:t xml:space="preserve"> region, characteristic of the high temperature phase (γ-phase).The intermediate radius region is characterized by a dense phase, considered to be ζ-phase </w:t>
      </w:r>
      <w:r w:rsidR="00E82D97" w:rsidRPr="00442223">
        <w:rPr>
          <w:sz w:val="20"/>
        </w:rPr>
        <w:fldChar w:fldCharType="begin" w:fldLock="1"/>
      </w:r>
      <w:r w:rsidR="00442223">
        <w:rPr>
          <w:sz w:val="20"/>
        </w:rPr>
        <w:instrText>ADDIN CSL_CITATION {"citationItems":[{"id":"ITEM-1","itemData":{"DOI":"10.1016/B978-0-08-056033-5.00049-5","ISBN":"9780080560335","abstract":"This chapter summarizes the main features of the U–Zr and U–Pu–Zr metal fuels, particularly their physical and mechanical properties, fabrication technology, steady-state irradiation behavior, and transient behavior. Recent results of minor actinide-bearing metal fuel development are also provided. Future developments are finally suggested.","author":[{"dropping-particle":"","family":"Ogata","given":"T.","non-dropping-particle":"","parse-names":false,"suffix":""}],"container-title":"Comprehensive Nuclear Materials","id":"ITEM-1","issued":{"date-parts":[["2012"]]},"page":"1-40","publisher":"Elsevier","title":"Metal Fuel","type":"chapter"},"uris":["http://www.mendeley.com/documents/?uuid=6922a07f-6752-4bcc-adc3-6c28219e1e8a"]},{"id":"ITEM-2","itemData":{"DOI":"10.1016/j.pnucene.2016.04.004","ISSN":"01491970","abstract":"The METAPHIX programme is a collaboration between the Central Research Institute of Electric Power Industry (CRIEPI, Japan) and the Joint Research Centre - Institute for Transuranium Elements (JRC-ITU) of the European Commission dedicated to investigate the safety and effectiveness of a closed nuclear fuel cycle based on Minor Actinides (MA: Np, Am, Cm) separation from spent fuel, incorporation in metal alloy fuel and transmutation in fast reactor. Nine Na-bonded experimental pins of metal alloy fuel were prepared at ITU and irradiated at the Phenix reactor (CEA, France) achieving 2.5 at.%, 7 at.% and 10 at.% burn-up. Four metal alloy compositions were irradiated: U-Pu-Zr used as fuel reference, U-Pu-Zr + 5 wt.% MA, U-Pu-Zr + 2 wt.% MA + 2 wt.% Rare Earths (RE: Nd, Y, Ce, Gd), and +5 wt.% MA + 5 wt.% RE, respectively. RE reproduce the expected output of a pyrometallurgical reprocessing facility. Post Irradiation Examination is performed using several techniques, covering properties ranging from the macroscopic morphology of the fuel matrix to the microanalysis of phases and elemental redistribution/segregation. The irradiated fuel is characterized by many phases occurring along the fuel radius. The fuel underwent large redistribution of the fuel constituents (U, Pu, Zr) and many secondary phases are present with a variety of compositions. The distribution of phases in the irradiated fuel containing minor actinides and rare earths is essentially similar to that observed in the basic ternary alloy fuel.","author":[{"dropping-particle":"","family":"Capriotti","given":"L.","non-dropping-particle":"","parse-names":false,"suffix":""},{"dropping-particle":"","family":"Brémier","given":"S.","non-dropping-particle":"","parse-names":false,"suffix":""},{"dropping-particle":"","family":"Inagaki","given":"K.","non-dropping-particle":"","parse-names":false,"suffix":""},{"dropping-particle":"","family":"Pöml","given":"P.","non-dropping-particle":"","parse-names":false,"suffix":""},{"dropping-particle":"","family":"Papaioannou","given":"D.","non-dropping-particle":"","parse-names":false,"suffix":""},{"dropping-particle":"","family":"Ohta","given":"H.","non-dropping-particle":"","parse-names":false,"suffix":""},{"dropping-particle":"","family":"Ogata","given":"T.","non-dropping-particle":"","parse-names":false,"suffix":""},{"dropping-particle":"V.","family":"Rondinella","given":"V.","non-dropping-particle":"","parse-names":false,"suffix":""}],"container-title":"Progress in Nuclear Energy","id":"ITEM-2","issued":{"date-parts":[["2017"]]},"page":"194-201","title":"Characterization of metallic fuel for minor actinides transmutation in fast reactor","type":"article-journal","volume":"94"},"uris":["http://www.mendeley.com/documents/?uuid=9920ffc2-7b4a-4941-bf01-59701e62f38e"]}],"mendeley":{"formattedCitation":"[7,15]","plainTextFormattedCitation":"[7,15]","previouslyFormattedCitation":"[7,15]"},"properties":{"noteIndex":0},"schema":"https://github.com/citation-style-language/schema/raw/master/csl-citation.json"}</w:instrText>
      </w:r>
      <w:r w:rsidR="00E82D97" w:rsidRPr="00442223">
        <w:rPr>
          <w:sz w:val="20"/>
        </w:rPr>
        <w:fldChar w:fldCharType="separate"/>
      </w:r>
      <w:r w:rsidR="00442223" w:rsidRPr="00442223">
        <w:rPr>
          <w:noProof/>
          <w:sz w:val="20"/>
        </w:rPr>
        <w:t>[7,15]</w:t>
      </w:r>
      <w:r w:rsidR="00E82D97" w:rsidRPr="00442223">
        <w:rPr>
          <w:sz w:val="20"/>
        </w:rPr>
        <w:fldChar w:fldCharType="end"/>
      </w:r>
      <w:r w:rsidR="00E82D97" w:rsidRPr="00442223">
        <w:rPr>
          <w:sz w:val="20"/>
        </w:rPr>
        <w:t xml:space="preserve"> and, in the periphery, a non-spherical porosity phase and a second phase are present, inferred to be rich in lanthanides precipitates. If the temperature condition to form γ phase is not met (fuel </w:t>
      </w:r>
      <w:proofErr w:type="spellStart"/>
      <w:r w:rsidR="00E82D97" w:rsidRPr="00442223">
        <w:rPr>
          <w:sz w:val="20"/>
        </w:rPr>
        <w:t>center</w:t>
      </w:r>
      <w:proofErr w:type="spellEnd"/>
      <w:r w:rsidR="00E82D97" w:rsidRPr="00442223">
        <w:rPr>
          <w:sz w:val="20"/>
        </w:rPr>
        <w:t xml:space="preserve"> temperature below 650℃), a 2</w:t>
      </w:r>
      <w:r w:rsidR="00E82D97" w:rsidRPr="00442223">
        <w:rPr>
          <w:sz w:val="20"/>
        </w:rPr>
        <w:noBreakHyphen/>
        <w:t>ring structure is normally observed </w:t>
      </w:r>
      <w:r w:rsidR="00E82D97" w:rsidRPr="00442223">
        <w:rPr>
          <w:sz w:val="20"/>
        </w:rPr>
        <w:fldChar w:fldCharType="begin" w:fldLock="1"/>
      </w:r>
      <w:r w:rsidR="00E82D97" w:rsidRPr="00442223">
        <w:rPr>
          <w:sz w:val="20"/>
        </w:rPr>
        <w:instrText>ADDIN CSL_CITATION {"citationItems":[{"id":"ITEM-1","itemData":{"DOI":"10.1016/0149-1970(96)00005-4","ISSN":"0149-1970","abstract":"Metallic fuels are neutronically ideal for fast reactors because they produce an extremely hard neutron spectrum. Early metallic fuels had little endurance, due to excessive swelling. By incorporating space for swelling, very high burnups are now routinely achieved. Uranium-plutonium alloys with 10% zirconium to raise the melting point have been shown to be extremely reliable. Fuel swelling, mechanical and chemical interactions with various cladding materials, performance during transients, failure mechanisms, and behavior following both benign and complete failure of fuel pins have been extensively studied. The basic phenomena governing the performance of this type of fuel are well known, and have been sufficiently well modeled to specify design parameters that will assure reliable performance.","author":[{"dropping-particle":"","family":"Hofman","given":"G.L.","non-dropping-particle":"","parse-names":false,"suffix":""},{"dropping-particle":"","family":"Walters","given":"L.C.","non-dropping-particle":"","parse-names":false,"suffix":""},{"dropping-particle":"","family":"Bauer","given":"T.H.","non-dropping-particle":"","parse-names":false,"suffix":""}],"container-title":"Progress in Nuclear Energy","id":"ITEM-1","issue":"1-2","issued":{"date-parts":[["1997","1"]]},"page":"83-110","publisher":"Pergamon","title":"Metallic fast reactor fuels","type":"article-journal","volume":"31"},"uris":["http://www.mendeley.com/documents/?uuid=7097daad-9ab7-47e9-a36e-40e512812422"]},{"id":"ITEM-2","itemData":{"DOI":"10.1016/B978-0-08-056033-5.00049-5","ISBN":"9780080560335","abstract":"This chapter summarizes the main features of the U–Zr and U–Pu–Zr metal fuels, particularly their physical and mechanical properties, fabrication technology, steady-state irradiation behavior, and transient behavior. Recent results of minor actinide-bearing metal fuel development are also provided. Future developments are finally suggested.","author":[{"dropping-particle":"","family":"Ogata","given":"T.","non-dropping-particle":"","parse-names":false,"suffix":""}],"container-title":"Comprehensive Nuclear Materials","id":"ITEM-2","issued":{"date-parts":[["2012"]]},"page":"1-40","publisher":"Elsevier","title":"Metal Fuel","type":"chapter"},"uris":["http://www.mendeley.com/documents/?uuid=6922a07f-6752-4bcc-adc3-6c28219e1e8a"]}],"mendeley":{"formattedCitation":"[7,11]","plainTextFormattedCitation":"[7,11]","previouslyFormattedCitation":"[7,11]"},"properties":{"noteIndex":0},"schema":"https://github.com/citation-style-language/schema/raw/master/csl-citation.json"}</w:instrText>
      </w:r>
      <w:r w:rsidR="00E82D97" w:rsidRPr="00442223">
        <w:rPr>
          <w:sz w:val="20"/>
        </w:rPr>
        <w:fldChar w:fldCharType="separate"/>
      </w:r>
      <w:r w:rsidR="00E82D97" w:rsidRPr="00442223">
        <w:rPr>
          <w:noProof/>
          <w:sz w:val="20"/>
        </w:rPr>
        <w:t>[7,11]</w:t>
      </w:r>
      <w:r w:rsidR="00E82D97" w:rsidRPr="00442223">
        <w:rPr>
          <w:sz w:val="20"/>
        </w:rPr>
        <w:fldChar w:fldCharType="end"/>
      </w:r>
      <w:r w:rsidR="00E82D97" w:rsidRPr="00442223">
        <w:rPr>
          <w:sz w:val="20"/>
        </w:rPr>
        <w:t xml:space="preserve"> where the dense phase is observed in the central of the fuel cross section</w:t>
      </w:r>
      <w:r w:rsidR="00442223">
        <w:rPr>
          <w:sz w:val="20"/>
        </w:rPr>
        <w:t xml:space="preserve"> (Figure 2a from x/L=0.15).</w:t>
      </w:r>
    </w:p>
    <w:p w14:paraId="562D4379" w14:textId="77777777" w:rsidR="00E82D97" w:rsidRDefault="00E82D97" w:rsidP="0008698B">
      <w:pPr>
        <w:pStyle w:val="BodyText"/>
        <w:ind w:firstLine="562"/>
      </w:pPr>
    </w:p>
    <w:p w14:paraId="5FFBEF71" w14:textId="1BA64746" w:rsidR="00244524" w:rsidRDefault="00244524" w:rsidP="00244524">
      <w:pPr>
        <w:pStyle w:val="BodyText"/>
        <w:ind w:firstLine="562"/>
        <w:jc w:val="center"/>
      </w:pPr>
      <w:r>
        <w:rPr>
          <w:noProof/>
        </w:rPr>
        <w:drawing>
          <wp:inline distT="0" distB="0" distL="0" distR="0" wp14:anchorId="51B36CF6" wp14:editId="5095FFC1">
            <wp:extent cx="1756563" cy="1775029"/>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2971"/>
                    <a:stretch/>
                  </pic:blipFill>
                  <pic:spPr bwMode="auto">
                    <a:xfrm>
                      <a:off x="0" y="0"/>
                      <a:ext cx="1764786" cy="1783338"/>
                    </a:xfrm>
                    <a:prstGeom prst="rect">
                      <a:avLst/>
                    </a:prstGeom>
                    <a:noFill/>
                    <a:ln>
                      <a:noFill/>
                    </a:ln>
                    <a:extLst>
                      <a:ext uri="{53640926-AAD7-44D8-BBD7-CCE9431645EC}">
                        <a14:shadowObscured xmlns:a14="http://schemas.microsoft.com/office/drawing/2010/main"/>
                      </a:ext>
                    </a:extLst>
                  </pic:spPr>
                </pic:pic>
              </a:graphicData>
            </a:graphic>
          </wp:inline>
        </w:drawing>
      </w:r>
      <w:r w:rsidRPr="00395D41">
        <w:rPr>
          <w:noProof/>
        </w:rPr>
        <w:drawing>
          <wp:inline distT="0" distB="0" distL="0" distR="0" wp14:anchorId="0DB84234" wp14:editId="17ED5C79">
            <wp:extent cx="1773296" cy="1799469"/>
            <wp:effectExtent l="0" t="0" r="0" b="0"/>
            <wp:docPr id="63" name="Picture 36">
              <a:extLst xmlns:a="http://schemas.openxmlformats.org/drawingml/2006/main">
                <a:ext uri="{FF2B5EF4-FFF2-40B4-BE49-F238E27FC236}">
                  <a16:creationId xmlns:a16="http://schemas.microsoft.com/office/drawing/2014/main" id="{AE463E32-B85B-4C64-9B36-9FABB5CDDF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AE463E32-B85B-4C64-9B36-9FABB5CDDF08}"/>
                        </a:ext>
                      </a:extLst>
                    </pic:cNvPr>
                    <pic:cNvPicPr>
                      <a:picLocks noChangeAspect="1"/>
                    </pic:cNvPicPr>
                  </pic:nvPicPr>
                  <pic:blipFill rotWithShape="1">
                    <a:blip r:embed="rId13" cstate="print">
                      <a:extLst>
                        <a:ext uri="{BEBA8EAE-BF5A-486C-A8C5-ECC9F3942E4B}">
                          <a14:imgProps xmlns:a14="http://schemas.microsoft.com/office/drawing/2010/main">
                            <a14:imgLayer r:embed="rId14">
                              <a14:imgEffect>
                                <a14:brightnessContrast bright="20000" contrast="-40000"/>
                              </a14:imgEffect>
                            </a14:imgLayer>
                          </a14:imgProps>
                        </a:ext>
                        <a:ext uri="{28A0092B-C50C-407E-A947-70E740481C1C}">
                          <a14:useLocalDpi xmlns:a14="http://schemas.microsoft.com/office/drawing/2010/main" val="0"/>
                        </a:ext>
                      </a:extLst>
                    </a:blip>
                    <a:srcRect l="15884" t="11680" r="12603" b="9945"/>
                    <a:stretch/>
                  </pic:blipFill>
                  <pic:spPr bwMode="auto">
                    <a:xfrm>
                      <a:off x="0" y="0"/>
                      <a:ext cx="1779189" cy="1805449"/>
                    </a:xfrm>
                    <a:prstGeom prst="rect">
                      <a:avLst/>
                    </a:prstGeom>
                    <a:ln>
                      <a:noFill/>
                    </a:ln>
                    <a:extLst>
                      <a:ext uri="{53640926-AAD7-44D8-BBD7-CCE9431645EC}">
                        <a14:shadowObscured xmlns:a14="http://schemas.microsoft.com/office/drawing/2010/main"/>
                      </a:ext>
                    </a:extLst>
                  </pic:spPr>
                </pic:pic>
              </a:graphicData>
            </a:graphic>
          </wp:inline>
        </w:drawing>
      </w:r>
      <w:r w:rsidRPr="00395D41">
        <w:rPr>
          <w:noProof/>
        </w:rPr>
        <w:drawing>
          <wp:inline distT="0" distB="0" distL="0" distR="0" wp14:anchorId="5A8382C7" wp14:editId="78C30529">
            <wp:extent cx="1777950" cy="1777106"/>
            <wp:effectExtent l="0" t="0" r="0" b="0"/>
            <wp:docPr id="5123" name="Picture 32">
              <a:extLst xmlns:a="http://schemas.openxmlformats.org/drawingml/2006/main">
                <a:ext uri="{FF2B5EF4-FFF2-40B4-BE49-F238E27FC236}">
                  <a16:creationId xmlns:a16="http://schemas.microsoft.com/office/drawing/2014/main" id="{74224F52-1D36-4139-AB86-A53097B55C5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74224F52-1D36-4139-AB86-A53097B55C5C}"/>
                        </a:ext>
                      </a:extLst>
                    </pic:cNvPr>
                    <pic:cNvPicPr>
                      <a:picLocks noChangeAspect="1"/>
                    </pic:cNvPicPr>
                  </pic:nvPicPr>
                  <pic:blipFill rotWithShape="1">
                    <a:blip r:embed="rId15" cstate="print">
                      <a:extLst>
                        <a:ext uri="{28A0092B-C50C-407E-A947-70E740481C1C}">
                          <a14:useLocalDpi xmlns:a14="http://schemas.microsoft.com/office/drawing/2010/main" val="0"/>
                        </a:ext>
                      </a:extLst>
                    </a:blip>
                    <a:srcRect l="1879" r="1923"/>
                    <a:stretch/>
                  </pic:blipFill>
                  <pic:spPr bwMode="auto">
                    <a:xfrm>
                      <a:off x="0" y="0"/>
                      <a:ext cx="1786957" cy="1786109"/>
                    </a:xfrm>
                    <a:prstGeom prst="rect">
                      <a:avLst/>
                    </a:prstGeom>
                    <a:ln>
                      <a:noFill/>
                    </a:ln>
                    <a:extLst>
                      <a:ext uri="{53640926-AAD7-44D8-BBD7-CCE9431645EC}">
                        <a14:shadowObscured xmlns:a14="http://schemas.microsoft.com/office/drawing/2010/main"/>
                      </a:ext>
                    </a:extLst>
                  </pic:spPr>
                </pic:pic>
              </a:graphicData>
            </a:graphic>
          </wp:inline>
        </w:drawing>
      </w:r>
    </w:p>
    <w:p w14:paraId="1178E2E5" w14:textId="6E130351" w:rsidR="00244524" w:rsidRPr="00244524" w:rsidRDefault="00244524" w:rsidP="00244524">
      <w:pPr>
        <w:pStyle w:val="BodyText"/>
        <w:numPr>
          <w:ilvl w:val="0"/>
          <w:numId w:val="38"/>
        </w:numPr>
        <w:rPr>
          <w:sz w:val="18"/>
          <w:szCs w:val="18"/>
        </w:rPr>
      </w:pPr>
      <w:r w:rsidRPr="00244524">
        <w:rPr>
          <w:sz w:val="18"/>
          <w:szCs w:val="18"/>
        </w:rPr>
        <w:t xml:space="preserve">                                            </w:t>
      </w:r>
      <w:r>
        <w:rPr>
          <w:sz w:val="18"/>
          <w:szCs w:val="18"/>
        </w:rPr>
        <w:t xml:space="preserve">             </w:t>
      </w:r>
      <w:r w:rsidRPr="00244524">
        <w:rPr>
          <w:sz w:val="18"/>
          <w:szCs w:val="18"/>
        </w:rPr>
        <w:t xml:space="preserve">   b)                                                       c) </w:t>
      </w:r>
    </w:p>
    <w:p w14:paraId="354C96E9" w14:textId="366D79E7" w:rsidR="00244524" w:rsidRPr="000260F2" w:rsidRDefault="00244524" w:rsidP="00244524">
      <w:pPr>
        <w:pStyle w:val="ListParagraph"/>
        <w:spacing w:line="260" w:lineRule="atLeast"/>
        <w:ind w:left="0" w:firstLine="562"/>
        <w:jc w:val="both"/>
        <w:rPr>
          <w:i/>
          <w:iCs/>
          <w:sz w:val="18"/>
          <w:szCs w:val="18"/>
        </w:rPr>
      </w:pPr>
      <w:r w:rsidRPr="000260F2">
        <w:rPr>
          <w:i/>
          <w:iCs/>
          <w:caps/>
          <w:sz w:val="18"/>
          <w:szCs w:val="18"/>
          <w:lang w:eastAsia="es-ES"/>
        </w:rPr>
        <w:t>Fig</w:t>
      </w:r>
      <w:r w:rsidRPr="000260F2">
        <w:rPr>
          <w:i/>
          <w:iCs/>
          <w:sz w:val="18"/>
          <w:szCs w:val="18"/>
          <w:lang w:eastAsia="es-ES"/>
        </w:rPr>
        <w:t>. </w:t>
      </w:r>
      <w:r w:rsidRPr="000260F2">
        <w:rPr>
          <w:b/>
          <w:i/>
          <w:iCs/>
          <w:sz w:val="18"/>
          <w:szCs w:val="18"/>
          <w:lang w:eastAsia="es-ES"/>
        </w:rPr>
        <w:fldChar w:fldCharType="begin"/>
      </w:r>
      <w:r w:rsidRPr="000260F2">
        <w:rPr>
          <w:i/>
          <w:iCs/>
          <w:sz w:val="18"/>
          <w:szCs w:val="18"/>
          <w:lang w:eastAsia="es-ES"/>
        </w:rPr>
        <w:instrText xml:space="preserve"> SEQ Figure \* ARABIC </w:instrText>
      </w:r>
      <w:r w:rsidRPr="000260F2">
        <w:rPr>
          <w:b/>
          <w:i/>
          <w:iCs/>
          <w:sz w:val="18"/>
          <w:szCs w:val="18"/>
          <w:lang w:eastAsia="es-ES"/>
        </w:rPr>
        <w:fldChar w:fldCharType="separate"/>
      </w:r>
      <w:r w:rsidR="00221029">
        <w:rPr>
          <w:i/>
          <w:iCs/>
          <w:noProof/>
          <w:sz w:val="18"/>
          <w:szCs w:val="18"/>
          <w:lang w:eastAsia="es-ES"/>
        </w:rPr>
        <w:t>2</w:t>
      </w:r>
      <w:r w:rsidRPr="000260F2">
        <w:rPr>
          <w:b/>
          <w:i/>
          <w:iCs/>
          <w:sz w:val="18"/>
          <w:szCs w:val="18"/>
          <w:lang w:eastAsia="es-ES"/>
        </w:rPr>
        <w:fldChar w:fldCharType="end"/>
      </w:r>
      <w:r w:rsidRPr="000260F2">
        <w:rPr>
          <w:i/>
          <w:iCs/>
          <w:sz w:val="18"/>
          <w:szCs w:val="18"/>
          <w:lang w:eastAsia="es-ES"/>
        </w:rPr>
        <w:t xml:space="preserve">. </w:t>
      </w:r>
      <w:r>
        <w:rPr>
          <w:i/>
          <w:iCs/>
          <w:sz w:val="18"/>
          <w:szCs w:val="18"/>
          <w:lang w:eastAsia="es-ES"/>
        </w:rPr>
        <w:t>Optical microscopy images of X501-G591 taken at different axial heights along the fuel pin:  a) x/L=0.15; b) x/L=0.4; c) x/L=0.75</w:t>
      </w:r>
    </w:p>
    <w:p w14:paraId="39F3D02B" w14:textId="77777777" w:rsidR="002561FA" w:rsidRDefault="002561FA" w:rsidP="002561FA">
      <w:pPr>
        <w:pStyle w:val="BodyText"/>
        <w:ind w:firstLine="0"/>
      </w:pPr>
    </w:p>
    <w:p w14:paraId="088CC8D9" w14:textId="5687AACA" w:rsidR="00E9760C" w:rsidRPr="009C5B52" w:rsidRDefault="00E9760C" w:rsidP="00E9760C">
      <w:pPr>
        <w:pStyle w:val="BodyText"/>
      </w:pPr>
      <w:r w:rsidRPr="009C5B52">
        <w:t xml:space="preserve">SEM examinations have been performed on three irradiated </w:t>
      </w:r>
      <w:r w:rsidR="009C5B52" w:rsidRPr="009C5B52">
        <w:t xml:space="preserve">low fertile </w:t>
      </w:r>
      <w:r w:rsidRPr="009C5B52">
        <w:t>transmutation metallic fuel samples taken respectively from X501</w:t>
      </w:r>
      <w:r w:rsidR="009C5B52" w:rsidRPr="009C5B52">
        <w:t>-G591</w:t>
      </w:r>
      <w:r w:rsidRPr="009C5B52">
        <w:t xml:space="preserve">, AFC-1H and FUTURIX-FTA experiments. The microstructure of X501 sample (Figure </w:t>
      </w:r>
      <w:r w:rsidR="009C5B52" w:rsidRPr="009C5B52">
        <w:t>3</w:t>
      </w:r>
      <w:r w:rsidRPr="009C5B52">
        <w:t>a) presents 3 main regions</w:t>
      </w:r>
      <w:r w:rsidR="00E20110">
        <w:t>, as shown also from optical microscopy,</w:t>
      </w:r>
      <w:r w:rsidRPr="009C5B52">
        <w:t xml:space="preserve"> while the AFC-1H (Figure </w:t>
      </w:r>
      <w:r w:rsidR="009C5B52" w:rsidRPr="009C5B52">
        <w:t>3</w:t>
      </w:r>
      <w:r w:rsidRPr="009C5B52">
        <w:t xml:space="preserve">b) and FUTURIX-FTA (Figure </w:t>
      </w:r>
      <w:r w:rsidR="009C5B52" w:rsidRPr="009C5B52">
        <w:t>3</w:t>
      </w:r>
      <w:r w:rsidRPr="009C5B52">
        <w:t>c) show a predominant central region that expand</w:t>
      </w:r>
      <w:r w:rsidR="0078052C">
        <w:t>s</w:t>
      </w:r>
      <w:r w:rsidRPr="009C5B52">
        <w:t xml:space="preserve"> for more than half of the cross sections. Energy dispersion X-ray (EDX) line scan measurements revealed that the Zr element redistribution largely occur</w:t>
      </w:r>
      <w:r w:rsidR="0078052C">
        <w:t>s</w:t>
      </w:r>
      <w:r w:rsidRPr="009C5B52">
        <w:t xml:space="preserve"> in the same manner between AFC-1H and FUTURIX-FTA samples and it is less readily apparent </w:t>
      </w:r>
      <w:r w:rsidR="009C5B52" w:rsidRPr="009C5B52">
        <w:t>compared</w:t>
      </w:r>
      <w:r w:rsidRPr="009C5B52">
        <w:t xml:space="preserve"> to X501</w:t>
      </w:r>
      <w:r w:rsidR="009C5B52">
        <w:t>-G591</w:t>
      </w:r>
      <w:r w:rsidRPr="009C5B52">
        <w:t xml:space="preserve"> sample and with historically U-20Pu-10Zr metallic fuel. Zr concentration is higher in the </w:t>
      </w:r>
      <w:proofErr w:type="spellStart"/>
      <w:r w:rsidRPr="009C5B52">
        <w:t>center</w:t>
      </w:r>
      <w:proofErr w:type="spellEnd"/>
      <w:r w:rsidRPr="009C5B52">
        <w:t xml:space="preserve"> regions of the 3 fuel samples compare</w:t>
      </w:r>
      <w:r w:rsidR="009C5B52">
        <w:t>d</w:t>
      </w:r>
      <w:r w:rsidRPr="009C5B52">
        <w:t xml:space="preserve"> to the as fabricated compositions, inferring the existence of a cubic-like structure (gamma phase). Elsewhere in the fuels there are several different phases with different amount of Zr, U and Pu. </w:t>
      </w:r>
      <w:r w:rsidR="0078052C">
        <w:t>Of note</w:t>
      </w:r>
      <w:r w:rsidRPr="009C5B52">
        <w:t xml:space="preserve"> is a phase in the intermediate region of X501</w:t>
      </w:r>
      <w:r w:rsidR="009C5B52">
        <w:t>-G591</w:t>
      </w:r>
      <w:r w:rsidRPr="009C5B52">
        <w:t xml:space="preserve"> where the Zr content drops to 2.5 wt.%</w:t>
      </w:r>
      <w:r w:rsidR="009C5B52">
        <w:t xml:space="preserve"> (inferred from optical microscopy to be </w:t>
      </w:r>
      <w:r w:rsidR="009C5B52" w:rsidRPr="00442223">
        <w:t>ζ-phase</w:t>
      </w:r>
      <w:r w:rsidR="009C5B52">
        <w:t xml:space="preserve">), </w:t>
      </w:r>
      <w:r w:rsidRPr="009C5B52">
        <w:t>this phase is not well understood and to assess its impact on the fuel solidus temperature further research is needed.</w:t>
      </w:r>
    </w:p>
    <w:p w14:paraId="1C01E435" w14:textId="1803FDD8" w:rsidR="00E9760C" w:rsidRDefault="00E9760C" w:rsidP="00E9760C">
      <w:pPr>
        <w:pStyle w:val="BodyText"/>
      </w:pPr>
      <w:r w:rsidRPr="009C5B52">
        <w:t xml:space="preserve">Minor actinides act similarly in all the three samples, Np behaves very similar to </w:t>
      </w:r>
      <w:proofErr w:type="gramStart"/>
      <w:r w:rsidRPr="009C5B52">
        <w:t>U</w:t>
      </w:r>
      <w:proofErr w:type="gramEnd"/>
      <w:r w:rsidRPr="009C5B52">
        <w:t xml:space="preserve"> and it is present in the fuel matrix and Am is behaving like a </w:t>
      </w:r>
      <w:r w:rsidR="009C5B52" w:rsidRPr="009C5B52">
        <w:t>lanthanide</w:t>
      </w:r>
      <w:r w:rsidRPr="009C5B52">
        <w:t xml:space="preserve"> and it is segregated in precipitates / secondary phases also with noble metals. </w:t>
      </w:r>
      <w:r w:rsidR="00232A27" w:rsidRPr="00EC66CA">
        <w:t xml:space="preserve">More details on Am/Np </w:t>
      </w:r>
      <w:proofErr w:type="spellStart"/>
      <w:r w:rsidR="00232A27" w:rsidRPr="00EC66CA">
        <w:t>behavior</w:t>
      </w:r>
      <w:proofErr w:type="spellEnd"/>
      <w:r w:rsidR="00232A27" w:rsidRPr="00EC66CA">
        <w:t xml:space="preserve"> are reported in complementary studies </w:t>
      </w:r>
      <w:r w:rsidR="00232A27" w:rsidRPr="00EC66CA">
        <w:rPr>
          <w:highlight w:val="yellow"/>
        </w:rPr>
        <w:fldChar w:fldCharType="begin" w:fldLock="1"/>
      </w:r>
      <w:r w:rsidR="004F43C0" w:rsidRPr="00EC66CA">
        <w:instrText>ADDIN CSL_CITATION {"citationItems":[{"id":"ITEM-1","itemData":{"author":[{"dropping-particle":"","family":"Wright","given":"Karen E.","non-dropping-particle":"","parse-names":false,"suffix":""},{"dropping-particle":"","family":"Harp","given":"Jason M.","non-dropping-particle":"","parse-names":false,"suffix":""},{"dropping-particle":"","family":"Capriotti","given":"Luca","non-dropping-particle":"","parse-names":false,"suffix":""}],"container-title":"Journal of Nuclear Materials","id":"ITEM-1","issued":{"date-parts":[["0"]]},"page":"under review","title":"Electron Probe Microanalysis of Irradiated FUTURIX-FTA U-Pu-Zr Alloy with Added Minor Actinides","type":"article-journal"},"uris":["http://www.mendeley.com/documents/?uuid=cf1cbd24-6fc4-4dc0-8ecb-78bd830857f6"]},{"id":"ITEM-2","itemData":{"DOI":"10.1016/j.jnucmat.2020.152279","abstract":"© 2020 Elsevier B.V. The X501 transmutation experiment irradiated in Experimental Breeder Reactor II (EBR-II) was intended to evaluate the safety and performance of the addition of minor actinides (Am, Np) into the metallic nuclear fuel system. The irradiation of this experiment is also of paramount importance for comparisons between true fast spectrum irradiations (e.g. EBR-II) and shrouded irradiation capsules performed at the thermal neutron spectrum Idaho National Laboratory Advanced Test Reactor. The X501 experimental fuel pins were irradiated to a peak measured burnup of 6.2% fission per initial heavy metal atom. This work reports and discusses Postirradiation Examination results for one of two minor actinide bearing pins from the EBR-II X-501 experiment (X501-G591) with a focus on fuel microstructure evolution. Fuel swelling, fission product distribution, cladding strain, fission gas release, fuel microstructure and fuel cladding chemical interaction were all evaluated. The fission gas release was 79.9% and the microstructure along the fuel pin presented several characteristics very similar to other EBR-II U-Pu-Zr ternary metallic fuel experience. Minor actinides seem to not dramatically affect the overall performance of this candidate transmutation fuel. Scanning Electron Microscopy was also performed and an in-depth characterization of the different regions and phases is presented. Performance data from these irradiations can be used to inform the feasibility of minor actinide transmutation in future reactor systems.","author":[{"dropping-particle":"","family":"Capriotti","given":"L.","non-dropping-particle":"","parse-names":false,"suffix":""},{"dropping-particle":"","family":"Harp","given":"J.M.","non-dropping-particle":"","parse-names":false,"suffix":""}],"container-title":"Journal of Nuclear Materials","id":"ITEM-2","issued":{"date-parts":[["2020"]]},"title":"Characterization of a minor actinides bearing metallic fuel pin irradiated in EBR-II","type":"article-journal","volume":"539"},"uris":["http://www.mendeley.com/documents/?uuid=dac7feb9-b7bd-3295-b8c9-83f8993dda03"]}],"mendeley":{"formattedCitation":"[16,17]","plainTextFormattedCitation":"[16,17]","previouslyFormattedCitation":"[16,17]"},"properties":{"noteIndex":0},"schema":"https://github.com/citation-style-language/schema/raw/master/csl-citation.json"}</w:instrText>
      </w:r>
      <w:r w:rsidR="00232A27" w:rsidRPr="00EC66CA">
        <w:rPr>
          <w:highlight w:val="yellow"/>
        </w:rPr>
        <w:fldChar w:fldCharType="separate"/>
      </w:r>
      <w:r w:rsidR="00232A27" w:rsidRPr="00EC66CA">
        <w:rPr>
          <w:noProof/>
        </w:rPr>
        <w:t>[16,17]</w:t>
      </w:r>
      <w:r w:rsidR="00232A27" w:rsidRPr="00EC66CA">
        <w:rPr>
          <w:highlight w:val="yellow"/>
        </w:rPr>
        <w:fldChar w:fldCharType="end"/>
      </w:r>
      <w:r w:rsidR="00232A27">
        <w:t>.</w:t>
      </w:r>
    </w:p>
    <w:p w14:paraId="0F9C81A6" w14:textId="2065D268" w:rsidR="00E9760C" w:rsidRPr="009C5B52" w:rsidRDefault="00BC7E75" w:rsidP="00E9760C">
      <w:pPr>
        <w:pStyle w:val="BodyText"/>
      </w:pPr>
      <w:r>
        <w:t xml:space="preserve">Finally, the interaction of these fuel alloys with different cladding materials is interesting and peculiar. FUTURIX-FTA with AIM1 cladding (austenitic steel) present </w:t>
      </w:r>
      <w:r w:rsidR="00E9760C" w:rsidRPr="009C5B52">
        <w:t xml:space="preserve">an </w:t>
      </w:r>
      <w:r w:rsidR="00331529" w:rsidRPr="009C5B52">
        <w:t>intergranular</w:t>
      </w:r>
      <w:r w:rsidR="00E9760C" w:rsidRPr="009C5B52">
        <w:t xml:space="preserve"> infiltration of Am and </w:t>
      </w:r>
      <w:proofErr w:type="spellStart"/>
      <w:r w:rsidR="00E9760C" w:rsidRPr="009C5B52">
        <w:t>Sm</w:t>
      </w:r>
      <w:proofErr w:type="spellEnd"/>
      <w:r w:rsidR="00E9760C" w:rsidRPr="009C5B52">
        <w:t xml:space="preserve"> into the cladding</w:t>
      </w:r>
      <w:r w:rsidR="004F43C0">
        <w:t>, as shown in Figure 4 on the left-hand side</w:t>
      </w:r>
      <w:r w:rsidR="00E9760C" w:rsidRPr="009C5B52">
        <w:t>. This infiltration is very different from AFC-1H and X501</w:t>
      </w:r>
      <w:r w:rsidR="004F43C0">
        <w:t>-G591 (Figure 4, right)</w:t>
      </w:r>
      <w:r w:rsidR="00E9760C" w:rsidRPr="009C5B52">
        <w:t xml:space="preserve"> in which is present a planar front of Am</w:t>
      </w:r>
      <w:r w:rsidR="004F43C0">
        <w:t>.</w:t>
      </w:r>
      <w:r w:rsidR="00E9760C" w:rsidRPr="009C5B52">
        <w:t xml:space="preserve"> This difference is likely largely driven by the difference in cladding composition where the AFC-1H and X501 experiments were clad with a ferritic-martensitic steel</w:t>
      </w:r>
      <w:r w:rsidR="00E20110">
        <w:t xml:space="preserve"> (HT-9)</w:t>
      </w:r>
      <w:r w:rsidR="00E9760C" w:rsidRPr="009C5B52">
        <w:t xml:space="preserve">, but more research into the phenomenon is needed. </w:t>
      </w:r>
    </w:p>
    <w:p w14:paraId="1234BE7C" w14:textId="202337F2" w:rsidR="00E9760C" w:rsidRDefault="00E9760C" w:rsidP="00E9760C">
      <w:pPr>
        <w:pStyle w:val="BodyText"/>
      </w:pPr>
      <w:r w:rsidRPr="009C5B52">
        <w:t xml:space="preserve">The overall microstructure evolution seems not affected by minor actinides addition compared to expected </w:t>
      </w:r>
      <w:proofErr w:type="spellStart"/>
      <w:r w:rsidRPr="009C5B52">
        <w:t>behavior</w:t>
      </w:r>
      <w:proofErr w:type="spellEnd"/>
      <w:r w:rsidRPr="009C5B52">
        <w:t xml:space="preserve"> of conventional U-19Pu-10Zr ternary metal fuels. </w:t>
      </w:r>
    </w:p>
    <w:p w14:paraId="1A52C008" w14:textId="739DB823" w:rsidR="00E9760C" w:rsidRDefault="00E9760C" w:rsidP="00537496">
      <w:pPr>
        <w:pStyle w:val="BodyText"/>
      </w:pPr>
    </w:p>
    <w:p w14:paraId="57DABB3B" w14:textId="09B8F890" w:rsidR="000260F2" w:rsidRDefault="000260F2" w:rsidP="002D3AAF">
      <w:pPr>
        <w:pStyle w:val="ListParagraph"/>
        <w:spacing w:line="260" w:lineRule="atLeast"/>
        <w:ind w:left="0" w:firstLine="562"/>
        <w:jc w:val="center"/>
        <w:rPr>
          <w:sz w:val="20"/>
        </w:rPr>
      </w:pPr>
      <w:r>
        <w:rPr>
          <w:noProof/>
        </w:rPr>
        <w:lastRenderedPageBreak/>
        <w:drawing>
          <wp:inline distT="0" distB="0" distL="0" distR="0" wp14:anchorId="46B04326" wp14:editId="3232B2AF">
            <wp:extent cx="6153912" cy="21031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53912" cy="2103120"/>
                    </a:xfrm>
                    <a:prstGeom prst="rect">
                      <a:avLst/>
                    </a:prstGeom>
                    <a:noFill/>
                    <a:ln>
                      <a:noFill/>
                    </a:ln>
                  </pic:spPr>
                </pic:pic>
              </a:graphicData>
            </a:graphic>
          </wp:inline>
        </w:drawing>
      </w:r>
    </w:p>
    <w:p w14:paraId="61548417" w14:textId="053E8E37" w:rsidR="000260F2" w:rsidRPr="000260F2" w:rsidRDefault="000260F2" w:rsidP="00ED0C37">
      <w:pPr>
        <w:pStyle w:val="ListParagraph"/>
        <w:spacing w:line="260" w:lineRule="atLeast"/>
        <w:ind w:left="0" w:firstLine="562"/>
        <w:jc w:val="both"/>
        <w:rPr>
          <w:i/>
          <w:iCs/>
          <w:sz w:val="18"/>
          <w:szCs w:val="18"/>
        </w:rPr>
      </w:pPr>
      <w:bookmarkStart w:id="1" w:name="_Hlk67237798"/>
      <w:r w:rsidRPr="000260F2">
        <w:rPr>
          <w:i/>
          <w:iCs/>
          <w:caps/>
          <w:sz w:val="18"/>
          <w:szCs w:val="18"/>
          <w:lang w:eastAsia="es-ES"/>
        </w:rPr>
        <w:t>Fig</w:t>
      </w:r>
      <w:r w:rsidRPr="000260F2">
        <w:rPr>
          <w:i/>
          <w:iCs/>
          <w:sz w:val="18"/>
          <w:szCs w:val="18"/>
          <w:lang w:eastAsia="es-ES"/>
        </w:rPr>
        <w:t>. </w:t>
      </w:r>
      <w:r w:rsidRPr="000260F2">
        <w:rPr>
          <w:b/>
          <w:i/>
          <w:iCs/>
          <w:sz w:val="18"/>
          <w:szCs w:val="18"/>
          <w:lang w:eastAsia="es-ES"/>
        </w:rPr>
        <w:fldChar w:fldCharType="begin"/>
      </w:r>
      <w:r w:rsidRPr="000260F2">
        <w:rPr>
          <w:i/>
          <w:iCs/>
          <w:sz w:val="18"/>
          <w:szCs w:val="18"/>
          <w:lang w:eastAsia="es-ES"/>
        </w:rPr>
        <w:instrText xml:space="preserve"> SEQ Figure \* ARABIC </w:instrText>
      </w:r>
      <w:r w:rsidRPr="000260F2">
        <w:rPr>
          <w:b/>
          <w:i/>
          <w:iCs/>
          <w:sz w:val="18"/>
          <w:szCs w:val="18"/>
          <w:lang w:eastAsia="es-ES"/>
        </w:rPr>
        <w:fldChar w:fldCharType="separate"/>
      </w:r>
      <w:r w:rsidR="00221029">
        <w:rPr>
          <w:i/>
          <w:iCs/>
          <w:noProof/>
          <w:sz w:val="18"/>
          <w:szCs w:val="18"/>
          <w:lang w:eastAsia="es-ES"/>
        </w:rPr>
        <w:t>3</w:t>
      </w:r>
      <w:r w:rsidRPr="000260F2">
        <w:rPr>
          <w:b/>
          <w:i/>
          <w:iCs/>
          <w:sz w:val="18"/>
          <w:szCs w:val="18"/>
          <w:lang w:eastAsia="es-ES"/>
        </w:rPr>
        <w:fldChar w:fldCharType="end"/>
      </w:r>
      <w:r w:rsidRPr="000260F2">
        <w:rPr>
          <w:i/>
          <w:iCs/>
          <w:sz w:val="18"/>
          <w:szCs w:val="18"/>
          <w:lang w:eastAsia="es-ES"/>
        </w:rPr>
        <w:t xml:space="preserve">. </w:t>
      </w:r>
      <w:r>
        <w:rPr>
          <w:i/>
          <w:iCs/>
          <w:sz w:val="18"/>
          <w:szCs w:val="18"/>
          <w:lang w:eastAsia="es-ES"/>
        </w:rPr>
        <w:t>SEM BSE macrographs of a) X501-G591; b) AFC-1H; c) FUTURIX-DOE1</w:t>
      </w:r>
    </w:p>
    <w:bookmarkEnd w:id="1"/>
    <w:p w14:paraId="04AE10A1" w14:textId="4F99DD84" w:rsidR="00E9760C" w:rsidRDefault="00E9760C" w:rsidP="00537496">
      <w:pPr>
        <w:pStyle w:val="BodyText"/>
      </w:pPr>
    </w:p>
    <w:p w14:paraId="5CD3FB20" w14:textId="4B55E339" w:rsidR="004F43C0" w:rsidRDefault="004F43C0" w:rsidP="00537496">
      <w:pPr>
        <w:pStyle w:val="BodyText"/>
      </w:pPr>
    </w:p>
    <w:p w14:paraId="38FAF16D" w14:textId="0E301851" w:rsidR="004F43C0" w:rsidRDefault="004F43C0" w:rsidP="00537496">
      <w:pPr>
        <w:pStyle w:val="BodyText"/>
      </w:pPr>
      <w:r>
        <w:rPr>
          <w:noProof/>
        </w:rPr>
        <w:drawing>
          <wp:inline distT="0" distB="0" distL="0" distR="0" wp14:anchorId="402B612E" wp14:editId="601B7D43">
            <wp:extent cx="5732145" cy="2051050"/>
            <wp:effectExtent l="0" t="0" r="190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2145" cy="2051050"/>
                    </a:xfrm>
                    <a:prstGeom prst="rect">
                      <a:avLst/>
                    </a:prstGeom>
                    <a:noFill/>
                    <a:ln>
                      <a:noFill/>
                    </a:ln>
                  </pic:spPr>
                </pic:pic>
              </a:graphicData>
            </a:graphic>
          </wp:inline>
        </w:drawing>
      </w:r>
    </w:p>
    <w:p w14:paraId="7C89F907" w14:textId="2F2C7302" w:rsidR="004F43C0" w:rsidRPr="000260F2" w:rsidRDefault="004F43C0" w:rsidP="004F43C0">
      <w:pPr>
        <w:pStyle w:val="ListParagraph"/>
        <w:spacing w:line="260" w:lineRule="atLeast"/>
        <w:ind w:left="0" w:firstLine="562"/>
        <w:jc w:val="both"/>
        <w:rPr>
          <w:i/>
          <w:iCs/>
          <w:sz w:val="18"/>
          <w:szCs w:val="18"/>
        </w:rPr>
      </w:pPr>
      <w:r w:rsidRPr="000260F2">
        <w:rPr>
          <w:i/>
          <w:iCs/>
          <w:caps/>
          <w:sz w:val="18"/>
          <w:szCs w:val="18"/>
          <w:lang w:eastAsia="es-ES"/>
        </w:rPr>
        <w:t>Fig</w:t>
      </w:r>
      <w:r w:rsidRPr="000260F2">
        <w:rPr>
          <w:i/>
          <w:iCs/>
          <w:sz w:val="18"/>
          <w:szCs w:val="18"/>
          <w:lang w:eastAsia="es-ES"/>
        </w:rPr>
        <w:t>. </w:t>
      </w:r>
      <w:r w:rsidRPr="000260F2">
        <w:rPr>
          <w:b/>
          <w:i/>
          <w:iCs/>
          <w:sz w:val="18"/>
          <w:szCs w:val="18"/>
          <w:lang w:eastAsia="es-ES"/>
        </w:rPr>
        <w:fldChar w:fldCharType="begin"/>
      </w:r>
      <w:r w:rsidRPr="000260F2">
        <w:rPr>
          <w:i/>
          <w:iCs/>
          <w:sz w:val="18"/>
          <w:szCs w:val="18"/>
          <w:lang w:eastAsia="es-ES"/>
        </w:rPr>
        <w:instrText xml:space="preserve"> SEQ Figure \* ARABIC </w:instrText>
      </w:r>
      <w:r w:rsidRPr="000260F2">
        <w:rPr>
          <w:b/>
          <w:i/>
          <w:iCs/>
          <w:sz w:val="18"/>
          <w:szCs w:val="18"/>
          <w:lang w:eastAsia="es-ES"/>
        </w:rPr>
        <w:fldChar w:fldCharType="separate"/>
      </w:r>
      <w:r w:rsidR="00221029">
        <w:rPr>
          <w:i/>
          <w:iCs/>
          <w:noProof/>
          <w:sz w:val="18"/>
          <w:szCs w:val="18"/>
          <w:lang w:eastAsia="es-ES"/>
        </w:rPr>
        <w:t>4</w:t>
      </w:r>
      <w:r w:rsidRPr="000260F2">
        <w:rPr>
          <w:b/>
          <w:i/>
          <w:iCs/>
          <w:sz w:val="18"/>
          <w:szCs w:val="18"/>
          <w:lang w:eastAsia="es-ES"/>
        </w:rPr>
        <w:fldChar w:fldCharType="end"/>
      </w:r>
      <w:r w:rsidRPr="000260F2">
        <w:rPr>
          <w:i/>
          <w:iCs/>
          <w:sz w:val="18"/>
          <w:szCs w:val="18"/>
          <w:lang w:eastAsia="es-ES"/>
        </w:rPr>
        <w:t xml:space="preserve">. </w:t>
      </w:r>
      <w:r>
        <w:rPr>
          <w:i/>
          <w:iCs/>
          <w:sz w:val="18"/>
          <w:szCs w:val="18"/>
          <w:lang w:eastAsia="es-ES"/>
        </w:rPr>
        <w:t xml:space="preserve">SEM BSE images of FCCI region of FUTURIX-FTA (left) and X501-G591 (right). Images reproduced from </w:t>
      </w:r>
      <w:r>
        <w:rPr>
          <w:i/>
          <w:iCs/>
          <w:sz w:val="18"/>
          <w:szCs w:val="18"/>
          <w:lang w:eastAsia="es-ES"/>
        </w:rPr>
        <w:fldChar w:fldCharType="begin" w:fldLock="1"/>
      </w:r>
      <w:r w:rsidR="00421178">
        <w:rPr>
          <w:i/>
          <w:iCs/>
          <w:sz w:val="18"/>
          <w:szCs w:val="18"/>
          <w:lang w:eastAsia="es-ES"/>
        </w:rPr>
        <w:instrText>ADDIN CSL_CITATION {"citationItems":[{"id":"ITEM-1","itemData":{"DOI":"10.1016/J.JNUCMAT.2018.12.051","ISSN":"0022-3115","abstract":"Two different metallic nuclear fuel alloys intended for transmutation applications in fast neutron spectrum nuclear reactors have been irradiated, and their performance has been evaluated after irradiation. These alloys contained elevated levels of plutonium and other minor actinides (Am, Np) compared to historically irradiated fast reactor fuel to ascertain the impact of these isotopes on fuel performance. The irradiation of these alloys was performed at the Phénix fast reactor in France to facilitate comparisons between true fast spectrum irradiations and pseudo-fast spectrum irradiations performed at the thermal neutron spectrum Idaho National Laboratory Advanced Test Reactor. The irradiation tests were designated FUTURIX-FTA DOE1 which contained a low-fertile alloy and FUTURIX-FTA DOE2 which contained a non-fertile alloy. The DOE1 fuel was irradiated to a measured burnup of 9.5% fissions per initial heavy metal atom (FIMA), and the DOE2 fuel was irradiated to a measured burnup of 12.7% fissions per initial heavy metal atom. This work reports baseline Postirradiation Examination (PIE) results for DOE1 and DOE2. Fuel swelling, fission product distribution, cladding strain, fission gas release, fuel microstructure, fuel cladding chemical interaction and minor actinide transmutation were all evaluated. Cladding strain was negligible and fission gas release was 52% for DOE1 and 69% for DOE2. The exams show the 2 pins behaved very similar to EBR-II metallic fuel experience. Minor actinides seem to not affect the performance of this candidate transmutation fuel. Performance data from these irradiations can be used to inform the feasibility of minor actinide transmutation in future reactor systems.","author":[{"dropping-particle":"","family":"Harp","given":"Jason M.","non-dropping-particle":"","parse-names":false,"suffix":""},{"dropping-particle":"","family":"Capriotti","given":"Luca","non-dropping-particle":"","parse-names":false,"suffix":""},{"dropping-particle":"","family":"Chichester","given":"Heather J.M.","non-dropping-particle":"","parse-names":false,"suffix":""}],"container-title":"Journal of Nuclear Materials","id":"ITEM-1","issued":{"date-parts":[["2019","3"]]},"page":"420-433","publisher":"North-Holland","title":"Postirradiation Examination of FUTURIX-FTA metallic alloy experiments","type":"article-journal","volume":"515"},"uris":["http://www.mendeley.com/documents/?uuid=d631970c-055f-443e-ba72-26177516a4ac"]},{"id":"ITEM-2","itemData":{"DOI":"10.1016/j.jnucmat.2020.152279","abstract":"© 2020 Elsevier B.V. The X501 transmutation experiment irradiated in Experimental Breeder Reactor II (EBR-II) was intended to evaluate the safety and performance of the addition of minor actinides (Am, Np) into the metallic nuclear fuel system. The irradiation of this experiment is also of paramount importance for comparisons between true fast spectrum irradiations (e.g. EBR-II) and shrouded irradiation capsules performed at the thermal neutron spectrum Idaho National Laboratory Advanced Test Reactor. The X501 experimental fuel pins were irradiated to a peak measured burnup of 6.2% fission per initial heavy metal atom. This work reports and discusses Postirradiation Examination results for one of two minor actinide bearing pins from the EBR-II X-501 experiment (X501-G591) with a focus on fuel microstructure evolution. Fuel swelling, fission product distribution, cladding strain, fission gas release, fuel microstructure and fuel cladding chemical interaction were all evaluated. The fission gas release was 79.9% and the microstructure along the fuel pin presented several characteristics very similar to other EBR-II U-Pu-Zr ternary metallic fuel experience. Minor actinides seem to not dramatically affect the overall performance of this candidate transmutation fuel. Scanning Electron Microscopy was also performed and an in-depth characterization of the different regions and phases is presented. Performance data from these irradiations can be used to inform the feasibility of minor actinide transmutation in future reactor systems.","author":[{"dropping-particle":"","family":"Capriotti","given":"L.","non-dropping-particle":"","parse-names":false,"suffix":""},{"dropping-particle":"","family":"Harp","given":"J.M.","non-dropping-particle":"","parse-names":false,"suffix":""}],"container-title":"Journal of Nuclear Materials","id":"ITEM-2","issued":{"date-parts":[["2020"]]},"title":"Characterization of a minor actinides bearing metallic fuel pin irradiated in EBR-II","type":"article-journal","volume":"539"},"uris":["http://www.mendeley.com/documents/?uuid=dac7feb9-b7bd-3295-b8c9-83f8993dda03"]}],"mendeley":{"formattedCitation":"[10,17]","plainTextFormattedCitation":"[10,17]","previouslyFormattedCitation":"[10,17]"},"properties":{"noteIndex":0},"schema":"https://github.com/citation-style-language/schema/raw/master/csl-citation.json"}</w:instrText>
      </w:r>
      <w:r>
        <w:rPr>
          <w:i/>
          <w:iCs/>
          <w:sz w:val="18"/>
          <w:szCs w:val="18"/>
          <w:lang w:eastAsia="es-ES"/>
        </w:rPr>
        <w:fldChar w:fldCharType="separate"/>
      </w:r>
      <w:r w:rsidRPr="004F43C0">
        <w:rPr>
          <w:iCs/>
          <w:noProof/>
          <w:sz w:val="18"/>
          <w:szCs w:val="18"/>
          <w:lang w:eastAsia="es-ES"/>
        </w:rPr>
        <w:t>[10,17]</w:t>
      </w:r>
      <w:r>
        <w:rPr>
          <w:i/>
          <w:iCs/>
          <w:sz w:val="18"/>
          <w:szCs w:val="18"/>
          <w:lang w:eastAsia="es-ES"/>
        </w:rPr>
        <w:fldChar w:fldCharType="end"/>
      </w:r>
    </w:p>
    <w:p w14:paraId="7A6C87BD" w14:textId="77777777" w:rsidR="004F43C0" w:rsidRDefault="004F43C0" w:rsidP="00537496">
      <w:pPr>
        <w:pStyle w:val="BodyText"/>
      </w:pPr>
    </w:p>
    <w:p w14:paraId="6513F201" w14:textId="64EE8467" w:rsidR="004F6D39" w:rsidRDefault="004F6D39" w:rsidP="004F6D39">
      <w:pPr>
        <w:pStyle w:val="Heading2"/>
        <w:numPr>
          <w:ilvl w:val="0"/>
          <w:numId w:val="12"/>
        </w:numPr>
      </w:pPr>
      <w:r>
        <w:t xml:space="preserve">PIE </w:t>
      </w:r>
      <w:r w:rsidR="00173C44">
        <w:t xml:space="preserve">RESULTS ON </w:t>
      </w:r>
      <w:r>
        <w:t>ADVANCE FUEL DESIGN</w:t>
      </w:r>
    </w:p>
    <w:p w14:paraId="7D38D097" w14:textId="1DE27259" w:rsidR="00E8032A" w:rsidRPr="00B43D03" w:rsidRDefault="00906559" w:rsidP="00B43D03">
      <w:pPr>
        <w:pStyle w:val="ListParagraph"/>
        <w:spacing w:line="260" w:lineRule="atLeast"/>
        <w:ind w:left="0" w:firstLine="562"/>
        <w:jc w:val="both"/>
        <w:rPr>
          <w:sz w:val="20"/>
        </w:rPr>
      </w:pPr>
      <w:r>
        <w:rPr>
          <w:sz w:val="20"/>
        </w:rPr>
        <w:t>Many different fuel compositions and designs have been tested in AFC-3 series</w:t>
      </w:r>
      <w:r w:rsidR="00AD0442">
        <w:rPr>
          <w:sz w:val="20"/>
        </w:rPr>
        <w:t xml:space="preserve"> as it is possible to see from Table 2</w:t>
      </w:r>
      <w:r>
        <w:rPr>
          <w:sz w:val="20"/>
        </w:rPr>
        <w:t xml:space="preserve">. </w:t>
      </w:r>
      <w:r w:rsidR="00AD0442">
        <w:rPr>
          <w:sz w:val="20"/>
        </w:rPr>
        <w:t>Non-destructive and destructive PIE</w:t>
      </w:r>
      <w:r w:rsidR="00960AA0">
        <w:rPr>
          <w:sz w:val="20"/>
        </w:rPr>
        <w:t xml:space="preserve"> have been completed for all fuel rodlets </w:t>
      </w:r>
      <w:r w:rsidR="00421178">
        <w:rPr>
          <w:sz w:val="20"/>
        </w:rPr>
        <w:fldChar w:fldCharType="begin" w:fldLock="1"/>
      </w:r>
      <w:r w:rsidR="00421178">
        <w:rPr>
          <w:sz w:val="20"/>
        </w:rPr>
        <w:instrText>ADDIN CSL_CITATION {"citationItems":[{"id":"ITEM-1","itemData":{"author":[{"dropping-particle":"","family":"Harp","given":"Jason M.","non-dropping-particle":"","parse-names":false,"suffix":""},{"dropping-particle":"","family":"Capriotti","given":"Luca","non-dropping-particle":"","parse-names":false,"suffix":""},{"dropping-particle":"","family":"Cappia","given":"Fabiola","non-dropping-particle":"","parse-names":false,"suffix":""}],"container-title":"INL/EXT-18-51447","id":"ITEM-1","issued":{"date-parts":[["2018"]]},"title":"Baseline Postirradiation Examination of the AFC-3C, AFC-3D, and AFC-4A Experiments","type":"article-journal"},"uris":["http://www.mendeley.com/documents/?uuid=9a435f84-dc6e-4ed8-bb23-78ed1469adf4"]}],"mendeley":{"formattedCitation":"[18]","plainTextFormattedCitation":"[18]","previouslyFormattedCitation":"[18]"},"properties":{"noteIndex":0},"schema":"https://github.com/citation-style-language/schema/raw/master/csl-citation.json"}</w:instrText>
      </w:r>
      <w:r w:rsidR="00421178">
        <w:rPr>
          <w:sz w:val="20"/>
        </w:rPr>
        <w:fldChar w:fldCharType="separate"/>
      </w:r>
      <w:r w:rsidR="00421178" w:rsidRPr="00421178">
        <w:rPr>
          <w:noProof/>
          <w:sz w:val="20"/>
        </w:rPr>
        <w:t>[18]</w:t>
      </w:r>
      <w:r w:rsidR="00421178">
        <w:rPr>
          <w:sz w:val="20"/>
        </w:rPr>
        <w:fldChar w:fldCharType="end"/>
      </w:r>
      <w:r w:rsidR="00421178">
        <w:rPr>
          <w:sz w:val="20"/>
        </w:rPr>
        <w:t xml:space="preserve"> </w:t>
      </w:r>
      <w:r w:rsidR="00960AA0">
        <w:rPr>
          <w:sz w:val="20"/>
        </w:rPr>
        <w:t>and so</w:t>
      </w:r>
      <w:r>
        <w:rPr>
          <w:sz w:val="20"/>
        </w:rPr>
        <w:t xml:space="preserve">me earlier PIE results on AFC-3A/3B have been also reported in literature </w:t>
      </w:r>
      <w:r>
        <w:rPr>
          <w:sz w:val="20"/>
        </w:rPr>
        <w:fldChar w:fldCharType="begin" w:fldLock="1"/>
      </w:r>
      <w:r w:rsidR="00421178">
        <w:rPr>
          <w:sz w:val="20"/>
        </w:rPr>
        <w:instrText>ADDIN CSL_CITATION {"citationItems":[{"id":"ITEM-1","itemData":{"DOI":"10.1016/j.jnucmat.2018.07.003","ISSN":"00223115","abstract":"Several different U based metallic nuclear fuel alloys and forms were irradiated as part of the Advanced Fuels Campaign (AFC) series of irradiation experiments. Results from postirradiation examinations of the AFC-3A and AFC-3B are presented here. In this irradiation, U alloyed with Mo, Zr, and Zr with Pd were investigated. Different geometric forms (solid, annular), smear densities and bonding media (sodium, helium) were also irradiated and evaluated. All fuel forms were irradiated in ferritic-martensitic HT-9 cladding. Examination of the irradiated fuel included neutron radiography, evaluation of the distribution of gamma-ray emitting radionuclides, dimensional inspection, fission gas release analysis, optical microscopy, and chemical analysis. No in-pile failure was observed with this fuel. Neutron radiography, gamma spectrometry, and dimensional inspections indicated the fuel largely performed acceptably. Optical microscopy revealed significant fuel-cladding interaction between the Mo based alloys and the cladding. The Zr based alloys generally performed better although some forms revealed behaviors that present specific fabrication challenges such as tighter fabrication tolerances that will need to be better controlled to match historical U-Zr fuel performance. The addition of Pd as an additive to prevent fuel cladding chemical interaction (FCCI) also appears to present some challenges to fuel performance.","author":[{"dropping-particle":"","family":"Harp","given":"Jason M.","non-dropping-particle":"","parse-names":false,"suffix":""},{"dropping-particle":"","family":"Chichester","given":"Heather J.M.","non-dropping-particle":"","parse-names":false,"suffix":""},{"dropping-particle":"","family":"Capriotti","given":"Luca","non-dropping-particle":"","parse-names":false,"suffix":""}],"container-title":"Journal of Nuclear Materials","id":"ITEM-1","issued":{"date-parts":[["2018"]]},"title":"Postirradiation examination results of several metallic fuel alloys and forms from low burnup AFC irradiations","type":"article-journal"},"uris":["http://www.mendeley.com/documents/?uuid=160a08f7-1142-32e6-a2b6-ea46d68408b2"]}],"mendeley":{"formattedCitation":"[19]","plainTextFormattedCitation":"[19]","previouslyFormattedCitation":"[19]"},"properties":{"noteIndex":0},"schema":"https://github.com/citation-style-language/schema/raw/master/csl-citation.json"}</w:instrText>
      </w:r>
      <w:r>
        <w:rPr>
          <w:sz w:val="20"/>
        </w:rPr>
        <w:fldChar w:fldCharType="separate"/>
      </w:r>
      <w:r w:rsidR="00421178" w:rsidRPr="00421178">
        <w:rPr>
          <w:noProof/>
          <w:sz w:val="20"/>
        </w:rPr>
        <w:t>[19]</w:t>
      </w:r>
      <w:r>
        <w:rPr>
          <w:sz w:val="20"/>
        </w:rPr>
        <w:fldChar w:fldCharType="end"/>
      </w:r>
      <w:r>
        <w:rPr>
          <w:sz w:val="20"/>
        </w:rPr>
        <w:t xml:space="preserve">. </w:t>
      </w:r>
      <w:r w:rsidR="0009543C">
        <w:rPr>
          <w:sz w:val="20"/>
        </w:rPr>
        <w:t>Here below</w:t>
      </w:r>
      <w:r w:rsidR="00960AA0">
        <w:rPr>
          <w:sz w:val="20"/>
        </w:rPr>
        <w:t xml:space="preserve"> </w:t>
      </w:r>
      <w:r w:rsidR="0009543C">
        <w:rPr>
          <w:sz w:val="20"/>
        </w:rPr>
        <w:t>recent results from AFC-3C/3D</w:t>
      </w:r>
      <w:r w:rsidR="00960AA0">
        <w:rPr>
          <w:sz w:val="20"/>
        </w:rPr>
        <w:t xml:space="preserve"> </w:t>
      </w:r>
      <w:r w:rsidR="00C63E94">
        <w:rPr>
          <w:sz w:val="20"/>
        </w:rPr>
        <w:t>is</w:t>
      </w:r>
      <w:r w:rsidR="00960AA0">
        <w:rPr>
          <w:sz w:val="20"/>
        </w:rPr>
        <w:t xml:space="preserve"> presented</w:t>
      </w:r>
      <w:r w:rsidR="00276E22">
        <w:rPr>
          <w:sz w:val="20"/>
        </w:rPr>
        <w:t xml:space="preserve">. </w:t>
      </w:r>
      <w:r w:rsidR="0008698B" w:rsidRPr="0008698B">
        <w:rPr>
          <w:sz w:val="20"/>
        </w:rPr>
        <w:t xml:space="preserve">The general performance of AFC-3C&amp;3D appears to be satisfactory according to exams </w:t>
      </w:r>
      <w:r w:rsidR="00E8032A">
        <w:rPr>
          <w:sz w:val="20"/>
        </w:rPr>
        <w:t>performed so far</w:t>
      </w:r>
      <w:r w:rsidR="0008698B" w:rsidRPr="0008698B">
        <w:rPr>
          <w:sz w:val="20"/>
        </w:rPr>
        <w:t xml:space="preserve">.  </w:t>
      </w:r>
    </w:p>
    <w:p w14:paraId="1EED7AA5" w14:textId="282B12C7" w:rsidR="0008698B" w:rsidRPr="0008698B" w:rsidRDefault="00E8032A" w:rsidP="00717246">
      <w:pPr>
        <w:spacing w:line="260" w:lineRule="atLeast"/>
        <w:ind w:firstLine="562"/>
        <w:jc w:val="both"/>
        <w:rPr>
          <w:sz w:val="20"/>
        </w:rPr>
      </w:pPr>
      <w:r w:rsidRPr="0008698B">
        <w:rPr>
          <w:sz w:val="20"/>
        </w:rPr>
        <w:t>Gamma spectrometry have been performed on the AFC-3C/D rodlets to evaluate the distribution of fission products in the fuel</w:t>
      </w:r>
      <w:r>
        <w:rPr>
          <w:sz w:val="20"/>
        </w:rPr>
        <w:t xml:space="preserve"> and to compare new design</w:t>
      </w:r>
      <w:r w:rsidR="00C11418">
        <w:rPr>
          <w:sz w:val="20"/>
        </w:rPr>
        <w:t xml:space="preserve"> </w:t>
      </w:r>
      <w:r>
        <w:rPr>
          <w:sz w:val="20"/>
        </w:rPr>
        <w:t>with well-known solid U-10Zr</w:t>
      </w:r>
      <w:r w:rsidRPr="0008698B">
        <w:rPr>
          <w:sz w:val="20"/>
        </w:rPr>
        <w:t xml:space="preserve">. </w:t>
      </w:r>
      <w:r>
        <w:rPr>
          <w:sz w:val="20"/>
        </w:rPr>
        <w:t xml:space="preserve">Figure </w:t>
      </w:r>
      <w:r w:rsidR="006F65BB">
        <w:rPr>
          <w:sz w:val="20"/>
        </w:rPr>
        <w:t xml:space="preserve">5 </w:t>
      </w:r>
      <w:r>
        <w:rPr>
          <w:sz w:val="20"/>
        </w:rPr>
        <w:t>reports t</w:t>
      </w:r>
      <w:r w:rsidRPr="00E8032A">
        <w:rPr>
          <w:sz w:val="20"/>
        </w:rPr>
        <w:t>he axial distribution of select fission products for AFC-3C R</w:t>
      </w:r>
      <w:r>
        <w:rPr>
          <w:sz w:val="20"/>
        </w:rPr>
        <w:t xml:space="preserve">3 (solid, 65% smeared density, U-10Zr) and </w:t>
      </w:r>
      <w:r w:rsidRPr="008D0EDB">
        <w:rPr>
          <w:sz w:val="20"/>
        </w:rPr>
        <w:t xml:space="preserve">AFC-3D R1 (55% smeared density, U-10Zr). </w:t>
      </w:r>
      <w:r w:rsidR="000D5410">
        <w:rPr>
          <w:sz w:val="20"/>
        </w:rPr>
        <w:br/>
      </w:r>
      <w:r w:rsidRPr="008D0EDB">
        <w:rPr>
          <w:sz w:val="20"/>
        </w:rPr>
        <w:t xml:space="preserve">In </w:t>
      </w:r>
      <w:r w:rsidR="00DE23F4">
        <w:rPr>
          <w:sz w:val="20"/>
        </w:rPr>
        <w:t xml:space="preserve">new design </w:t>
      </w:r>
      <w:r w:rsidRPr="008D0EDB">
        <w:rPr>
          <w:sz w:val="20"/>
        </w:rPr>
        <w:t>metallic fuel fission products tend to stay in or near the fuel although Cs will migrate towards the cooler axial ends of the fuel</w:t>
      </w:r>
      <w:r w:rsidR="00421178" w:rsidRPr="008D0EDB">
        <w:rPr>
          <w:sz w:val="20"/>
        </w:rPr>
        <w:t xml:space="preserve"> (Figure </w:t>
      </w:r>
      <w:r w:rsidR="006F65BB">
        <w:rPr>
          <w:sz w:val="20"/>
        </w:rPr>
        <w:t>5</w:t>
      </w:r>
      <w:r w:rsidR="006F65BB" w:rsidRPr="008D0EDB">
        <w:rPr>
          <w:sz w:val="20"/>
        </w:rPr>
        <w:t>b</w:t>
      </w:r>
      <w:r w:rsidR="0078052C" w:rsidRPr="008D0EDB">
        <w:rPr>
          <w:sz w:val="20"/>
        </w:rPr>
        <w:t>)</w:t>
      </w:r>
      <w:r w:rsidR="0078052C">
        <w:rPr>
          <w:sz w:val="20"/>
        </w:rPr>
        <w:t>.</w:t>
      </w:r>
      <w:r w:rsidR="00015381">
        <w:rPr>
          <w:sz w:val="20"/>
        </w:rPr>
        <w:t xml:space="preserve"> </w:t>
      </w:r>
      <w:r w:rsidR="0078052C">
        <w:rPr>
          <w:sz w:val="20"/>
        </w:rPr>
        <w:t xml:space="preserve">However, </w:t>
      </w:r>
      <w:r>
        <w:rPr>
          <w:sz w:val="20"/>
        </w:rPr>
        <w:t>in a solid fuel rodlet with sodium bond</w:t>
      </w:r>
      <w:r w:rsidR="004717D6">
        <w:rPr>
          <w:sz w:val="20"/>
        </w:rPr>
        <w:t>ing</w:t>
      </w:r>
      <w:r>
        <w:rPr>
          <w:sz w:val="20"/>
        </w:rPr>
        <w:t xml:space="preserve"> </w:t>
      </w:r>
      <w:proofErr w:type="gramStart"/>
      <w:r>
        <w:rPr>
          <w:sz w:val="20"/>
        </w:rPr>
        <w:t>the majority of</w:t>
      </w:r>
      <w:proofErr w:type="gramEnd"/>
      <w:r>
        <w:rPr>
          <w:sz w:val="20"/>
        </w:rPr>
        <w:t xml:space="preserve"> the Cs migrates on the top of the fuel as shown in Figure </w:t>
      </w:r>
      <w:r w:rsidR="006F65BB">
        <w:rPr>
          <w:sz w:val="20"/>
        </w:rPr>
        <w:t>5a</w:t>
      </w:r>
      <w:r w:rsidRPr="00E8032A">
        <w:rPr>
          <w:sz w:val="20"/>
        </w:rPr>
        <w:t xml:space="preserve">. </w:t>
      </w:r>
      <w:r w:rsidR="000D5410">
        <w:rPr>
          <w:sz w:val="20"/>
        </w:rPr>
        <w:br/>
      </w:r>
      <w:r w:rsidRPr="00E8032A">
        <w:rPr>
          <w:sz w:val="20"/>
        </w:rPr>
        <w:t xml:space="preserve">The RuRh-106 distribution is fairly flat across </w:t>
      </w:r>
      <w:r>
        <w:rPr>
          <w:sz w:val="20"/>
        </w:rPr>
        <w:t>both</w:t>
      </w:r>
      <w:r w:rsidRPr="00E8032A">
        <w:rPr>
          <w:sz w:val="20"/>
        </w:rPr>
        <w:t xml:space="preserve"> fuel</w:t>
      </w:r>
      <w:r>
        <w:rPr>
          <w:sz w:val="20"/>
        </w:rPr>
        <w:t xml:space="preserve"> rodlets</w:t>
      </w:r>
      <w:r w:rsidRPr="00E8032A">
        <w:rPr>
          <w:sz w:val="20"/>
        </w:rPr>
        <w:t xml:space="preserve"> indicating it is well incorporated into the fuel.  The Mn-54 shown in Figure</w:t>
      </w:r>
      <w:r>
        <w:rPr>
          <w:sz w:val="20"/>
        </w:rPr>
        <w:t xml:space="preserve"> </w:t>
      </w:r>
      <w:r w:rsidR="006F65BB">
        <w:rPr>
          <w:sz w:val="20"/>
        </w:rPr>
        <w:t>5</w:t>
      </w:r>
      <w:r w:rsidR="006F65BB" w:rsidRPr="0008698B">
        <w:rPr>
          <w:sz w:val="20"/>
        </w:rPr>
        <w:t xml:space="preserve"> </w:t>
      </w:r>
      <w:r w:rsidRPr="0008698B">
        <w:rPr>
          <w:sz w:val="20"/>
        </w:rPr>
        <w:t xml:space="preserve">indicates the location of the endcaps and the cladding. </w:t>
      </w:r>
      <w:r w:rsidR="00421178">
        <w:rPr>
          <w:sz w:val="20"/>
        </w:rPr>
        <w:t>N</w:t>
      </w:r>
      <w:r w:rsidR="0008698B" w:rsidRPr="0008698B">
        <w:rPr>
          <w:sz w:val="20"/>
        </w:rPr>
        <w:t xml:space="preserve">eutron radiography </w:t>
      </w:r>
      <w:r w:rsidR="00421178">
        <w:rPr>
          <w:sz w:val="20"/>
        </w:rPr>
        <w:t xml:space="preserve">for both </w:t>
      </w:r>
      <w:r w:rsidR="00717246">
        <w:rPr>
          <w:sz w:val="20"/>
        </w:rPr>
        <w:t xml:space="preserve">these </w:t>
      </w:r>
      <w:r w:rsidR="00421178">
        <w:rPr>
          <w:sz w:val="20"/>
        </w:rPr>
        <w:t xml:space="preserve">fuel rodlets is superimposed in Figure </w:t>
      </w:r>
      <w:r w:rsidR="006F65BB">
        <w:rPr>
          <w:sz w:val="20"/>
        </w:rPr>
        <w:t>5</w:t>
      </w:r>
      <w:r w:rsidR="00421178">
        <w:rPr>
          <w:sz w:val="20"/>
        </w:rPr>
        <w:t xml:space="preserve">. </w:t>
      </w:r>
      <w:r w:rsidR="000D5410">
        <w:rPr>
          <w:sz w:val="20"/>
        </w:rPr>
        <w:br/>
      </w:r>
      <w:r w:rsidR="0008698B" w:rsidRPr="0008698B">
        <w:rPr>
          <w:sz w:val="20"/>
        </w:rPr>
        <w:t>The U-10Zr in AFC-3</w:t>
      </w:r>
      <w:r w:rsidR="00421178">
        <w:rPr>
          <w:sz w:val="20"/>
        </w:rPr>
        <w:t>D R1</w:t>
      </w:r>
      <w:r w:rsidR="0081068D">
        <w:rPr>
          <w:sz w:val="20"/>
        </w:rPr>
        <w:t xml:space="preserve">, </w:t>
      </w:r>
      <w:r w:rsidR="0008698B" w:rsidRPr="0008698B">
        <w:rPr>
          <w:sz w:val="20"/>
        </w:rPr>
        <w:t xml:space="preserve">appears to have maintained its annuli. </w:t>
      </w:r>
      <w:r w:rsidR="00421178">
        <w:rPr>
          <w:sz w:val="20"/>
        </w:rPr>
        <w:t xml:space="preserve">On the other hand, </w:t>
      </w:r>
      <w:r w:rsidR="0008698B" w:rsidRPr="0008698B">
        <w:rPr>
          <w:sz w:val="20"/>
        </w:rPr>
        <w:t>AFC-3C R</w:t>
      </w:r>
      <w:r w:rsidR="00421178">
        <w:rPr>
          <w:sz w:val="20"/>
        </w:rPr>
        <w:t>3</w:t>
      </w:r>
      <w:r w:rsidR="0008698B" w:rsidRPr="0008698B">
        <w:rPr>
          <w:sz w:val="20"/>
        </w:rPr>
        <w:t xml:space="preserve"> </w:t>
      </w:r>
      <w:r w:rsidR="00421178">
        <w:rPr>
          <w:sz w:val="20"/>
        </w:rPr>
        <w:t>seems</w:t>
      </w:r>
      <w:r w:rsidR="0008698B" w:rsidRPr="0008698B">
        <w:rPr>
          <w:sz w:val="20"/>
        </w:rPr>
        <w:t xml:space="preserve"> to have swelled radially to the cladding, as expected, </w:t>
      </w:r>
      <w:r w:rsidR="00421178">
        <w:rPr>
          <w:sz w:val="20"/>
        </w:rPr>
        <w:t xml:space="preserve">and some attenuation at the </w:t>
      </w:r>
      <w:proofErr w:type="spellStart"/>
      <w:r w:rsidR="00421178">
        <w:rPr>
          <w:sz w:val="20"/>
        </w:rPr>
        <w:t>center</w:t>
      </w:r>
      <w:proofErr w:type="spellEnd"/>
      <w:r w:rsidR="00421178">
        <w:rPr>
          <w:sz w:val="20"/>
        </w:rPr>
        <w:t xml:space="preserve"> of the rodlet can be</w:t>
      </w:r>
      <w:r w:rsidR="00A55E93">
        <w:rPr>
          <w:sz w:val="20"/>
        </w:rPr>
        <w:t xml:space="preserve"> seen</w:t>
      </w:r>
      <w:r w:rsidR="00421178">
        <w:rPr>
          <w:sz w:val="20"/>
        </w:rPr>
        <w:t xml:space="preserve"> and it could be associated with redistribution of the heavier elements towards the periphery (</w:t>
      </w:r>
      <w:proofErr w:type="gramStart"/>
      <w:r w:rsidR="00421178">
        <w:rPr>
          <w:sz w:val="20"/>
        </w:rPr>
        <w:t>e.g.</w:t>
      </w:r>
      <w:proofErr w:type="gramEnd"/>
      <w:r w:rsidR="00421178">
        <w:rPr>
          <w:sz w:val="20"/>
        </w:rPr>
        <w:t xml:space="preserve"> U) and higher porosity.</w:t>
      </w:r>
    </w:p>
    <w:p w14:paraId="55F4B68C" w14:textId="0949D242" w:rsidR="004900DB" w:rsidRDefault="00421178" w:rsidP="00421178">
      <w:pPr>
        <w:pStyle w:val="BodyText"/>
        <w:ind w:firstLine="0"/>
      </w:pPr>
      <w:r>
        <w:lastRenderedPageBreak/>
        <w:t xml:space="preserve"> </w:t>
      </w:r>
      <w:r w:rsidR="004900DB">
        <w:rPr>
          <w:noProof/>
        </w:rPr>
        <w:drawing>
          <wp:inline distT="0" distB="0" distL="0" distR="0" wp14:anchorId="1D0B4118" wp14:editId="2B034FE2">
            <wp:extent cx="6080760" cy="3364992"/>
            <wp:effectExtent l="0" t="0" r="0" b="6985"/>
            <wp:docPr id="9" name="Picture 9" descr="Graphical user interface, char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 application&#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6080760" cy="3364992"/>
                    </a:xfrm>
                    <a:prstGeom prst="rect">
                      <a:avLst/>
                    </a:prstGeom>
                  </pic:spPr>
                </pic:pic>
              </a:graphicData>
            </a:graphic>
          </wp:inline>
        </w:drawing>
      </w:r>
    </w:p>
    <w:p w14:paraId="30757C79" w14:textId="25FA1B3B" w:rsidR="00421178" w:rsidRPr="00421178" w:rsidRDefault="00421178" w:rsidP="00421178">
      <w:pPr>
        <w:spacing w:line="260" w:lineRule="atLeast"/>
        <w:ind w:left="1687"/>
        <w:rPr>
          <w:caps/>
          <w:sz w:val="18"/>
          <w:szCs w:val="18"/>
          <w:lang w:eastAsia="es-ES"/>
        </w:rPr>
      </w:pPr>
      <w:r>
        <w:rPr>
          <w:sz w:val="18"/>
          <w:szCs w:val="18"/>
          <w:lang w:eastAsia="es-ES"/>
        </w:rPr>
        <w:t>a)</w:t>
      </w:r>
      <w:r w:rsidRPr="00421178">
        <w:rPr>
          <w:sz w:val="18"/>
          <w:szCs w:val="18"/>
          <w:lang w:eastAsia="es-ES"/>
        </w:rPr>
        <w:t xml:space="preserve">                                                                                                               b</w:t>
      </w:r>
      <w:r w:rsidRPr="00421178">
        <w:rPr>
          <w:caps/>
          <w:sz w:val="18"/>
          <w:szCs w:val="18"/>
          <w:lang w:eastAsia="es-ES"/>
        </w:rPr>
        <w:t xml:space="preserve">) </w:t>
      </w:r>
    </w:p>
    <w:p w14:paraId="100E26B1" w14:textId="6EC799C9" w:rsidR="004900DB" w:rsidRPr="000260F2" w:rsidRDefault="004900DB" w:rsidP="004900DB">
      <w:pPr>
        <w:pStyle w:val="ListParagraph"/>
        <w:spacing w:line="260" w:lineRule="atLeast"/>
        <w:ind w:left="0" w:firstLine="562"/>
        <w:jc w:val="center"/>
        <w:rPr>
          <w:i/>
          <w:iCs/>
          <w:sz w:val="18"/>
          <w:szCs w:val="18"/>
        </w:rPr>
      </w:pPr>
      <w:r w:rsidRPr="000260F2">
        <w:rPr>
          <w:i/>
          <w:iCs/>
          <w:caps/>
          <w:sz w:val="18"/>
          <w:szCs w:val="18"/>
          <w:lang w:eastAsia="es-ES"/>
        </w:rPr>
        <w:t>Fig</w:t>
      </w:r>
      <w:r w:rsidRPr="000260F2">
        <w:rPr>
          <w:i/>
          <w:iCs/>
          <w:sz w:val="18"/>
          <w:szCs w:val="18"/>
          <w:lang w:eastAsia="es-ES"/>
        </w:rPr>
        <w:t>. </w:t>
      </w:r>
      <w:r w:rsidRPr="000260F2">
        <w:rPr>
          <w:b/>
          <w:i/>
          <w:iCs/>
          <w:sz w:val="18"/>
          <w:szCs w:val="18"/>
          <w:lang w:eastAsia="es-ES"/>
        </w:rPr>
        <w:fldChar w:fldCharType="begin"/>
      </w:r>
      <w:r w:rsidRPr="000260F2">
        <w:rPr>
          <w:i/>
          <w:iCs/>
          <w:sz w:val="18"/>
          <w:szCs w:val="18"/>
          <w:lang w:eastAsia="es-ES"/>
        </w:rPr>
        <w:instrText xml:space="preserve"> SEQ Figure \* ARABIC </w:instrText>
      </w:r>
      <w:r w:rsidRPr="000260F2">
        <w:rPr>
          <w:b/>
          <w:i/>
          <w:iCs/>
          <w:sz w:val="18"/>
          <w:szCs w:val="18"/>
          <w:lang w:eastAsia="es-ES"/>
        </w:rPr>
        <w:fldChar w:fldCharType="separate"/>
      </w:r>
      <w:r w:rsidR="00221029">
        <w:rPr>
          <w:i/>
          <w:iCs/>
          <w:noProof/>
          <w:sz w:val="18"/>
          <w:szCs w:val="18"/>
          <w:lang w:eastAsia="es-ES"/>
        </w:rPr>
        <w:t>5</w:t>
      </w:r>
      <w:r w:rsidRPr="000260F2">
        <w:rPr>
          <w:b/>
          <w:i/>
          <w:iCs/>
          <w:sz w:val="18"/>
          <w:szCs w:val="18"/>
          <w:lang w:eastAsia="es-ES"/>
        </w:rPr>
        <w:fldChar w:fldCharType="end"/>
      </w:r>
      <w:r w:rsidRPr="000260F2">
        <w:rPr>
          <w:i/>
          <w:iCs/>
          <w:sz w:val="18"/>
          <w:szCs w:val="18"/>
          <w:lang w:eastAsia="es-ES"/>
        </w:rPr>
        <w:t xml:space="preserve">. </w:t>
      </w:r>
      <w:r>
        <w:rPr>
          <w:i/>
          <w:iCs/>
          <w:sz w:val="18"/>
          <w:szCs w:val="18"/>
          <w:lang w:eastAsia="es-ES"/>
        </w:rPr>
        <w:t xml:space="preserve">Precision gamma spectroscopy for </w:t>
      </w:r>
      <w:r w:rsidR="00421178">
        <w:rPr>
          <w:i/>
          <w:iCs/>
          <w:sz w:val="18"/>
          <w:szCs w:val="18"/>
          <w:lang w:eastAsia="es-ES"/>
        </w:rPr>
        <w:t xml:space="preserve">a) </w:t>
      </w:r>
      <w:r>
        <w:rPr>
          <w:i/>
          <w:iCs/>
          <w:sz w:val="18"/>
          <w:szCs w:val="18"/>
          <w:lang w:eastAsia="es-ES"/>
        </w:rPr>
        <w:t xml:space="preserve">AFC-3C-R3 (solid U-10Zr, 65% smeared density) and </w:t>
      </w:r>
      <w:r w:rsidR="00421178">
        <w:rPr>
          <w:i/>
          <w:iCs/>
          <w:sz w:val="18"/>
          <w:szCs w:val="18"/>
          <w:lang w:eastAsia="es-ES"/>
        </w:rPr>
        <w:t xml:space="preserve">b) </w:t>
      </w:r>
      <w:r>
        <w:rPr>
          <w:i/>
          <w:iCs/>
          <w:sz w:val="18"/>
          <w:szCs w:val="18"/>
          <w:lang w:eastAsia="es-ES"/>
        </w:rPr>
        <w:t>AFC-3D-R1 (U-10Zr, 55% smeared density). Neutron radiography of the two AFC rodlets is also superimposed.</w:t>
      </w:r>
    </w:p>
    <w:p w14:paraId="5845B7B5" w14:textId="7F2DB8D9" w:rsidR="0081068D" w:rsidRDefault="0081068D" w:rsidP="0008698B">
      <w:pPr>
        <w:pStyle w:val="BodyText"/>
        <w:ind w:firstLine="562"/>
      </w:pPr>
    </w:p>
    <w:p w14:paraId="18196461" w14:textId="6B433289" w:rsidR="004900DB" w:rsidRDefault="004900DB" w:rsidP="0008698B">
      <w:pPr>
        <w:pStyle w:val="BodyText"/>
        <w:ind w:firstLine="562"/>
      </w:pPr>
    </w:p>
    <w:p w14:paraId="0BF6A46A" w14:textId="181E6B27" w:rsidR="004900DB" w:rsidRDefault="00421178" w:rsidP="00B43D03">
      <w:pPr>
        <w:spacing w:line="260" w:lineRule="atLeast"/>
        <w:ind w:firstLine="562"/>
        <w:jc w:val="both"/>
        <w:rPr>
          <w:sz w:val="20"/>
        </w:rPr>
      </w:pPr>
      <w:r w:rsidRPr="0008698B">
        <w:rPr>
          <w:sz w:val="20"/>
        </w:rPr>
        <w:t xml:space="preserve">Profilometry on </w:t>
      </w:r>
      <w:r w:rsidR="00717246">
        <w:rPr>
          <w:sz w:val="20"/>
        </w:rPr>
        <w:t xml:space="preserve">all </w:t>
      </w:r>
      <w:r w:rsidRPr="00DE23F4">
        <w:rPr>
          <w:sz w:val="20"/>
        </w:rPr>
        <w:t>AFC-3C</w:t>
      </w:r>
      <w:r w:rsidRPr="0008698B">
        <w:rPr>
          <w:sz w:val="20"/>
        </w:rPr>
        <w:t xml:space="preserve"> </w:t>
      </w:r>
      <w:r w:rsidR="00717246">
        <w:rPr>
          <w:sz w:val="20"/>
        </w:rPr>
        <w:t xml:space="preserve">rodlets </w:t>
      </w:r>
      <w:r w:rsidRPr="0008698B">
        <w:rPr>
          <w:sz w:val="20"/>
        </w:rPr>
        <w:t xml:space="preserve">indicated some degree of diametrical strain present in all the rodlets of AFC-3C.  None of the rodlets from AFC-3D had any measurable change in diameter. The AFC-3C rodlets were quite hot during irradiation with </w:t>
      </w:r>
      <w:r>
        <w:rPr>
          <w:sz w:val="20"/>
        </w:rPr>
        <w:t>PICT</w:t>
      </w:r>
      <w:r w:rsidRPr="0008698B">
        <w:rPr>
          <w:sz w:val="20"/>
        </w:rPr>
        <w:t xml:space="preserve"> in excess of 600°C for the majority of the time during irradiation, while the AFC-3D rodlets tended to run cooler</w:t>
      </w:r>
      <w:r w:rsidR="00A55E93">
        <w:rPr>
          <w:sz w:val="20"/>
        </w:rPr>
        <w:t xml:space="preserve"> </w:t>
      </w:r>
      <w:r w:rsidR="00A55E93">
        <w:rPr>
          <w:sz w:val="20"/>
        </w:rPr>
        <w:fldChar w:fldCharType="begin" w:fldLock="1"/>
      </w:r>
      <w:r w:rsidR="00A55E93">
        <w:rPr>
          <w:sz w:val="20"/>
        </w:rPr>
        <w:instrText>ADDIN CSL_CITATION {"citationItems":[{"id":"ITEM-1","itemData":{"author":[{"dropping-particle":"","family":"Harp","given":"Jason M.","non-dropping-particle":"","parse-names":false,"suffix":""},{"dropping-particle":"","family":"Capriotti","given":"Luca","non-dropping-particle":"","parse-names":false,"suffix":""},{"dropping-particle":"","family":"Cappia","given":"Fabiola","non-dropping-particle":"","parse-names":false,"suffix":""}],"container-title":"INL/EXT-18-51447","id":"ITEM-1","issued":{"date-parts":[["2018"]]},"title":"Baseline Postirradiation Examination of the AFC-3C, AFC-3D, and AFC-4A Experiments","type":"article-journal"},"uris":["http://www.mendeley.com/documents/?uuid=9a435f84-dc6e-4ed8-bb23-78ed1469adf4"]}],"mendeley":{"formattedCitation":"[18]","plainTextFormattedCitation":"[18]"},"properties":{"noteIndex":0},"schema":"https://github.com/citation-style-language/schema/raw/master/csl-citation.json"}</w:instrText>
      </w:r>
      <w:r w:rsidR="00A55E93">
        <w:rPr>
          <w:sz w:val="20"/>
        </w:rPr>
        <w:fldChar w:fldCharType="separate"/>
      </w:r>
      <w:r w:rsidR="00A55E93" w:rsidRPr="00A55E93">
        <w:rPr>
          <w:noProof/>
          <w:sz w:val="20"/>
        </w:rPr>
        <w:t>[18]</w:t>
      </w:r>
      <w:r w:rsidR="00A55E93">
        <w:rPr>
          <w:sz w:val="20"/>
        </w:rPr>
        <w:fldChar w:fldCharType="end"/>
      </w:r>
      <w:r w:rsidRPr="0008698B">
        <w:rPr>
          <w:sz w:val="20"/>
        </w:rPr>
        <w:t>. A maximum diametrical strain of 0.7% was observed for AFC-3C.</w:t>
      </w:r>
    </w:p>
    <w:p w14:paraId="50F26ED4" w14:textId="620170DC" w:rsidR="00354A6A" w:rsidRPr="00354A6A" w:rsidRDefault="00B43D03" w:rsidP="008A66E0">
      <w:pPr>
        <w:spacing w:line="260" w:lineRule="atLeast"/>
        <w:ind w:firstLine="562"/>
        <w:jc w:val="both"/>
        <w:rPr>
          <w:sz w:val="20"/>
        </w:rPr>
      </w:pPr>
      <w:r>
        <w:rPr>
          <w:sz w:val="20"/>
        </w:rPr>
        <w:t xml:space="preserve">Metallography has been also performed on all AFC-3C/3D rodlets and here an example of U-Zr with Pd additive is reported for discussion. Figure </w:t>
      </w:r>
      <w:r w:rsidR="006C3197">
        <w:rPr>
          <w:sz w:val="20"/>
        </w:rPr>
        <w:t xml:space="preserve">6a </w:t>
      </w:r>
      <w:r>
        <w:rPr>
          <w:sz w:val="20"/>
        </w:rPr>
        <w:t>presents metallography cross section of AFC-3C-R4, 55% smeared density, U-10Zr. It is possible to observe various degree of porosity indicated possible Zr redistribution and different phase</w:t>
      </w:r>
      <w:r w:rsidR="00274E6A">
        <w:rPr>
          <w:sz w:val="20"/>
        </w:rPr>
        <w:t>s</w:t>
      </w:r>
      <w:r>
        <w:rPr>
          <w:sz w:val="20"/>
        </w:rPr>
        <w:t xml:space="preserve"> formation. The annuli remained open at this level of burnup</w:t>
      </w:r>
      <w:r w:rsidR="00A55E93">
        <w:rPr>
          <w:sz w:val="20"/>
        </w:rPr>
        <w:t xml:space="preserve"> (~3 at%)</w:t>
      </w:r>
      <w:r>
        <w:rPr>
          <w:sz w:val="20"/>
        </w:rPr>
        <w:t>. Furthermore, elevated level of FCCI</w:t>
      </w:r>
      <w:r w:rsidR="00F02789">
        <w:rPr>
          <w:sz w:val="20"/>
        </w:rPr>
        <w:t xml:space="preserve"> can be seen</w:t>
      </w:r>
      <w:r w:rsidR="00274E6A">
        <w:rPr>
          <w:sz w:val="20"/>
        </w:rPr>
        <w:t xml:space="preserve"> and it can be associated to the elevated PICT, mentioned before, that this rodlet experienced. </w:t>
      </w:r>
      <w:r w:rsidR="00274E6A" w:rsidRPr="00274E6A">
        <w:rPr>
          <w:sz w:val="20"/>
        </w:rPr>
        <w:t>Constituent redistribution</w:t>
      </w:r>
      <w:r w:rsidR="00274E6A">
        <w:rPr>
          <w:sz w:val="20"/>
        </w:rPr>
        <w:t xml:space="preserve"> and the high PICT </w:t>
      </w:r>
      <w:r w:rsidR="00274E6A" w:rsidRPr="00274E6A">
        <w:rPr>
          <w:sz w:val="20"/>
        </w:rPr>
        <w:t>may have caused most of the Zr to migrate away from the cladding. Once this occurred, the free uranium would have interacted with the cladding. This did not happen in AFC</w:t>
      </w:r>
      <w:r w:rsidR="00274E6A" w:rsidRPr="00274E6A">
        <w:rPr>
          <w:sz w:val="20"/>
        </w:rPr>
        <w:noBreakHyphen/>
        <w:t>3C R5</w:t>
      </w:r>
      <w:r w:rsidR="00274E6A">
        <w:rPr>
          <w:sz w:val="20"/>
        </w:rPr>
        <w:t xml:space="preserve">A (Figure </w:t>
      </w:r>
      <w:r w:rsidR="006F65BB">
        <w:rPr>
          <w:sz w:val="20"/>
        </w:rPr>
        <w:t>6b</w:t>
      </w:r>
      <w:r w:rsidR="00274E6A">
        <w:rPr>
          <w:sz w:val="20"/>
        </w:rPr>
        <w:t>), U-1Pd-13Zr, solid, 75% smeared density</w:t>
      </w:r>
      <w:r w:rsidR="00274E6A" w:rsidRPr="00274E6A">
        <w:rPr>
          <w:sz w:val="20"/>
        </w:rPr>
        <w:t xml:space="preserve">, </w:t>
      </w:r>
      <w:proofErr w:type="gramStart"/>
      <w:r w:rsidR="00274E6A" w:rsidRPr="00274E6A">
        <w:rPr>
          <w:sz w:val="20"/>
        </w:rPr>
        <w:t>in spite of</w:t>
      </w:r>
      <w:proofErr w:type="gramEnd"/>
      <w:r w:rsidR="00274E6A" w:rsidRPr="00274E6A">
        <w:rPr>
          <w:sz w:val="20"/>
        </w:rPr>
        <w:t xml:space="preserve"> the PICT being higher than in 3C R4. Based on the lack of interaction, some Zr must have remained near the outer radius of the fuel. </w:t>
      </w:r>
      <w:r w:rsidR="008A66E0">
        <w:rPr>
          <w:sz w:val="20"/>
        </w:rPr>
        <w:t xml:space="preserve">Furthermore, the sensitivity of the temperature profile across fuel-cladding gap at the beginning of life between sodium bonded and He bonded rodlets might play a role and further investigation is needed. Finally, </w:t>
      </w:r>
      <w:r w:rsidR="00AA7C94">
        <w:rPr>
          <w:sz w:val="20"/>
        </w:rPr>
        <w:t xml:space="preserve">in </w:t>
      </w:r>
      <w:r w:rsidR="008A66E0">
        <w:rPr>
          <w:sz w:val="20"/>
        </w:rPr>
        <w:t xml:space="preserve">AFC-3C R5A </w:t>
      </w:r>
      <w:r w:rsidR="00AA7C94">
        <w:rPr>
          <w:sz w:val="20"/>
        </w:rPr>
        <w:t xml:space="preserve">Pd </w:t>
      </w:r>
      <w:r w:rsidR="008A66E0">
        <w:rPr>
          <w:sz w:val="20"/>
        </w:rPr>
        <w:t xml:space="preserve">as additive </w:t>
      </w:r>
      <w:r w:rsidR="00AA7C94">
        <w:rPr>
          <w:sz w:val="20"/>
        </w:rPr>
        <w:t xml:space="preserve">is characterized. Pd </w:t>
      </w:r>
      <w:r w:rsidR="008A66E0">
        <w:rPr>
          <w:sz w:val="20"/>
        </w:rPr>
        <w:t xml:space="preserve">was </w:t>
      </w:r>
      <w:r w:rsidR="00354A6A" w:rsidRPr="008A66E0">
        <w:rPr>
          <w:sz w:val="20"/>
        </w:rPr>
        <w:t>proposed as an additive to metallic fuel to help prevent lanthanide-initiated FCCI in U</w:t>
      </w:r>
      <w:r w:rsidR="00354A6A" w:rsidRPr="008A66E0">
        <w:rPr>
          <w:sz w:val="20"/>
        </w:rPr>
        <w:noBreakHyphen/>
        <w:t xml:space="preserve">Zr alloys at high burnup </w:t>
      </w:r>
      <w:r w:rsidR="00354A6A" w:rsidRPr="008A66E0">
        <w:rPr>
          <w:sz w:val="20"/>
        </w:rPr>
        <w:fldChar w:fldCharType="begin" w:fldLock="1"/>
      </w:r>
      <w:r w:rsidR="00421178" w:rsidRPr="008A66E0">
        <w:rPr>
          <w:sz w:val="20"/>
        </w:rPr>
        <w:instrText>ADDIN CSL_CITATION {"citationItems":[{"id":"ITEM-1","itemData":{"DOI":"10.1016/j.jnucmat.2013.04.060","ISSN":"00223115","abstract":"Fast-reactor metallic fuels produce lanthanide fission products which have been shown to diffuse to the fuel periphery. Lanthanides interacting with the cladding is one cause of fuel-cladding chemical interaction. To test the viability of reducing the interaction by pinning these lanthanides, palladium was chosen as a fuel dopant based on the lanthanide–palladium intermetallic thermodynamic stability and fuel compatibility. Three lanthanides were tested, neodymium, cerium, and praseodymium, along with their 1:1 palladium compounds, against iron using diffusion couples. These experiments show the direct contact effect on iron of each lanthanide and its respective palladium compound at temperatures from 580°C to 700°C for 100h.","author":[{"dropping-particle":"","family":"Egeland","given":"G.W.","non-dropping-particle":"","parse-names":false,"suffix":""},{"dropping-particle":"","family":"Mariani","given":"R.D.","non-dropping-particle":"","parse-names":false,"suffix":""},{"dropping-particle":"","family":"Hartmann","given":"T.","non-dropping-particle":"","parse-names":false,"suffix":""},{"dropping-particle":"","family":"Porter","given":"D.L.","non-dropping-particle":"","parse-names":false,"suffix":""},{"dropping-particle":"","family":"Hayes","given":"S.L.","non-dropping-particle":"","parse-names":false,"suffix":""},{"dropping-particle":"","family":"Kennedy","given":"J.R.","non-dropping-particle":"","parse-names":false,"suffix":""}],"container-title":"Journal of Nuclear Materials","id":"ITEM-1","issue":"1","issued":{"date-parts":[["2013"]]},"page":"178-192","title":"Reduction of FCCI effects in lanthanide–iron diffusion couples by doping with palladium","type":"article-journal","volume":"440"},"uris":["http://www.mendeley.com/documents/?uuid=40f9c85c-3e7d-419f-82f2-6abe85c790d6"]},{"id":"ITEM-2","itemData":{"abstract":"Recent modifications to fast reactor metallic fuels have been directed toward improving the melting and phase behaviors of the fuel alloy, for the purpose of ultra-high burnup and transuranic (TRU) burning. Improved melting temperatures increase the safety margin for uranium-based fast reactor fuel alloys, which is especially important for transuranic burning because the introduction of plutonium and neptunium acts to lower the alloy melting temperature. Improved phase behavior—single-phase, body-centered cubic—is desired because the phase is isotropic and the alloy properties are more predictable. An optimal alloy with both improvements was therefore sought through a comprehensive literature survey and theoretical analyses, and the creation and testing of some alloys selected by the analyses. Summarized here are those analyses, the impact of alloy modifications, and recent experimental results for selected pseudo-binary alloy systems that are hoped to accomplish the goals in a short timeframe.","author":[{"dropping-particle":"","family":"Mariani","given":"R D","non-dropping-particle":"","parse-names":false,"suffix":""},{"dropping-particle":"","family":"Porter","given":"D L","non-dropping-particle":"","parse-names":false,"suffix":""},{"dropping-particle":"","family":"Blackwood","given":"V","non-dropping-particle":"","parse-names":false,"suffix":""},{"dropping-particle":"","family":"Jones","given":"Z","non-dropping-particle":"","parse-names":false,"suffix":""},{"dropping-particle":"","family":"Olson","given":"D","non-dropping-particle":"","parse-names":false,"suffix":""},{"dropping-particle":"","family":"Mishra","given":"B","non-dropping-particle":"","parse-names":false,"suffix":""},{"dropping-particle":"","family":"Kennedy","given":"J R","non-dropping-particle":"","parse-names":false,"suffix":""},{"dropping-particle":"","family":"Hayes","given":"S L","non-dropping-particle":"","parse-names":false,"suffix":""},{"dropping-particle":"","family":"Mariani","given":"R D","non-dropping-particle":"","parse-names":false,"suffix":""},{"dropping-particle":"","family":"Porter","given":"D L","non-dropping-particle":"","parse-names":false,"suffix":""},{"dropping-particle":"","family":"Blackwood","given":"V","non-dropping-particle":"","parse-names":false,"suffix":""},{"dropping-particle":"","family":"Jones","given":"Z","non-dropping-particle":"","parse-names":false,"suffix":""},{"dropping-particle":"","family":"Olson","given":"D","non-dropping-particle":"","parse-names":false,"suffix":""},{"dropping-particle":"","family":"Mishra","given":"B","non-dropping-particle":"","parse-names":false,"suffix":""},{"dropping-particle":"","family":"Kennedy","given":"J R","non-dropping-particle":"","parse-names":false,"suffix":""},{"dropping-particle":"","family":"Hayes","given":"S L","non-dropping-particle":"","parse-names":false,"suffix":""}],"container-title":"International Conference on Fast Reactors and Related Fuel Cyles: Safe Technologies and Sustainable Scenarios (FR13)","id":"ITEM-2","issued":{"date-parts":[["2013"]]},"title":"New Fuel Alloys Seeking Optimal Solidus and Phase Behavior for High Burnup and TRU Burning","type":"paper-conference"},"uris":["http://www.mendeley.com/documents/?uuid=9fb04805-9713-459a-a85e-641bf6ec1de5"]}],"mendeley":{"formattedCitation":"[20,21]","plainTextFormattedCitation":"[20,21]","previouslyFormattedCitation":"[20,21]"},"properties":{"noteIndex":0},"schema":"https://github.com/citation-style-language/schema/raw/master/csl-citation.json"}</w:instrText>
      </w:r>
      <w:r w:rsidR="00354A6A" w:rsidRPr="008A66E0">
        <w:rPr>
          <w:sz w:val="20"/>
        </w:rPr>
        <w:fldChar w:fldCharType="separate"/>
      </w:r>
      <w:r w:rsidR="00421178" w:rsidRPr="008A66E0">
        <w:rPr>
          <w:noProof/>
          <w:sz w:val="20"/>
        </w:rPr>
        <w:t>[20,21]</w:t>
      </w:r>
      <w:r w:rsidR="00354A6A" w:rsidRPr="008A66E0">
        <w:rPr>
          <w:sz w:val="20"/>
        </w:rPr>
        <w:fldChar w:fldCharType="end"/>
      </w:r>
      <w:r w:rsidR="00354A6A" w:rsidRPr="008A66E0">
        <w:rPr>
          <w:sz w:val="20"/>
        </w:rPr>
        <w:t>. This concept was tested in out-of-pile tests, and lanthanide-palladium precipitates have been observed in bot</w:t>
      </w:r>
      <w:r w:rsidR="008A66E0">
        <w:rPr>
          <w:sz w:val="20"/>
        </w:rPr>
        <w:t>h</w:t>
      </w:r>
      <w:r w:rsidR="00354A6A" w:rsidRPr="008A66E0">
        <w:rPr>
          <w:sz w:val="20"/>
        </w:rPr>
        <w:t xml:space="preserve"> U-5Fs and irradiated U-10Zr </w:t>
      </w:r>
      <w:r w:rsidR="00354A6A" w:rsidRPr="008A66E0">
        <w:rPr>
          <w:sz w:val="20"/>
        </w:rPr>
        <w:fldChar w:fldCharType="begin" w:fldLock="1"/>
      </w:r>
      <w:r w:rsidR="00A55E93">
        <w:rPr>
          <w:sz w:val="20"/>
        </w:rPr>
        <w:instrText>ADDIN CSL_CITATION {"citationItems":[{"id":"ITEM-1","itemData":{"DOI":"10.1016/j.jnucmat.2017.07.040","ISSN":"00223115","abstract":"Observations from a scanning electron microscopy examination of irradiated U-10Zr fuel are presented. The sample studied had a local burnup of 5.7 atom percent and a local inner cladding temperature of 615 °C. This examination by electron microscopy has concentrated on producing data relevant to facilitating a better understanding of Zr redistribution in irradiated U-10Zr fuel and on a better understanding of the complex microstructure present in fuel cladding chemical interaction (FCCI) layers. The presented zirconium redistribution data supplements the existing literature by providing a data set at these particular local conditions. In addition to FCCI layers that are readily visible in optical microscopy, this examination has revealed lanthanide degradation of the cladding by what appears to be a grain boundary facilitated pathway. Precipitates of fission produced Pd-lanthanide compounds were observed in the fuel. Precipitated regions with elevated Mo and elevated W content were also observed in the HT-9 cladding of this sample.","author":[{"dropping-particle":"","family":"Harp","given":"Jason M.","non-dropping-particle":"","parse-names":false,"suffix":""},{"dropping-particle":"","family":"Porter","given":"Douglas L.","non-dropping-particle":"","parse-names":false,"suffix":""},{"dropping-particle":"","family":"Miller","given":"Brandon D.","non-dropping-particle":"","parse-names":false,"suffix":""},{"dropping-particle":"","family":"Trowbridge","given":"Tammy L.","non-dropping-particle":"","parse-names":false,"suffix":""},{"dropping-particle":"","family":"Carmack","given":"William J.","non-dropping-particle":"","parse-names":false,"suffix":""}],"container-title":"Journal of Nuclear Materials","id":"ITEM-1","issued":{"date-parts":[["2017"]]},"page":"227-239","publisher":"Elsevier B.V","title":"Scanning electron microscopy examination of a Fast Flux Test Facility irradiated U-10Zr fuel cross section clad with HT-9","type":"article-journal","volume":"494"},"uris":["http://www.mendeley.com/documents/?uuid=a401e756-9c8f-449f-8977-590a7383e11c"]},{"id":"ITEM-2","itemData":{"DOI":"10.1016/j.jnucmat.2019.151840","ISSN":"00223115","abstract":"© 2019 A fuel performance phenomenon that has previously limited the peak cladding temperature of metallic fast reactor fuel is fuel/cladding chemical interaction (FCCI). This study examined the differences in the phenomenon exhibited by the more recent fuel alloy, U-10Zr and a previously used fuel alloy, U-5Fs (Fs – fissium). Fs is comprised of Mo, Ru, Pd, Zr and Rh simulated fission products representing reprocessing carryover. Studies on the U-Zr alloy had shown the often controlling influence on FCCI of lanthanide (Ln) fission products (Ln: Ce, Nd, Sm, etc.) while a review of the U-Fs alloy behavior indicated a dominance of basic fuel/cladding interdiffusion (Fe, Ni with U). The recent studies on U-Zr fuel showed that migration of lanthanide fission products to the fuel/cladding interface facilitated the Ln dominance of FCCI behavior. This study was focused on understanding why Ln's do not migrate in the U-5Fs alloy to the extent that they do in U-10Zr, or why they do not interact with the cladding like in U-10Zr fuel pins. A small fuel/cladding interaction layer was found containing the cladding and lanthanide components. However, it was also found that the lanthanide fission products are at least partially bound to agglomerates that also contained Pd, Rh and Zr, all minor components of Fs.","author":[{"dropping-particle":"","family":"Harp","given":"J.M.","non-dropping-particle":"","parse-names":false,"suffix":""},{"dropping-particle":"","family":"Capriotti","given":"L.","non-dropping-particle":"","parse-names":false,"suffix":""},{"dropping-particle":"","family":"Porter","given":"D.L.","non-dropping-particle":"","parse-names":false,"suffix":""},{"dropping-particle":"","family":"Cole","given":"J.I.","non-dropping-particle":"","parse-names":false,"suffix":""}],"container-title":"Journal of Nuclear Materials","id":"ITEM-2","issued":{"date-parts":[["2020"]]},"title":"U-10Zr and U-5Fs: Fuel/cladding chemical interaction behavior differences","type":"article-journal","volume":"528"},"uris":["http://www.mendeley.com/documents/?uuid=2cbe4468-bd71-3bd4-a613-7b8c62b9cdeb"]}],"mendeley":{"formattedCitation":"[22,23]","plainTextFormattedCitation":"[22,23]","previouslyFormattedCitation":"[22,23]"},"properties":{"noteIndex":0},"schema":"https://github.com/citation-style-language/schema/raw/master/csl-citation.json"}</w:instrText>
      </w:r>
      <w:r w:rsidR="00354A6A" w:rsidRPr="008A66E0">
        <w:rPr>
          <w:sz w:val="20"/>
        </w:rPr>
        <w:fldChar w:fldCharType="separate"/>
      </w:r>
      <w:r w:rsidR="008A66E0" w:rsidRPr="008A66E0">
        <w:rPr>
          <w:noProof/>
          <w:sz w:val="20"/>
        </w:rPr>
        <w:t>[22,23]</w:t>
      </w:r>
      <w:r w:rsidR="00354A6A" w:rsidRPr="008A66E0">
        <w:rPr>
          <w:sz w:val="20"/>
        </w:rPr>
        <w:fldChar w:fldCharType="end"/>
      </w:r>
      <w:r w:rsidR="00354A6A" w:rsidRPr="008A66E0">
        <w:rPr>
          <w:sz w:val="20"/>
        </w:rPr>
        <w:t xml:space="preserve">. During fabrication, Zr and Pd form a stable intermetallic compound, and Pd was expected to release Zr and form stable intermetallic compounds with lanthanides. This had mixed success in AFC-3A/B </w:t>
      </w:r>
      <w:r w:rsidR="00354A6A" w:rsidRPr="008A66E0">
        <w:rPr>
          <w:sz w:val="20"/>
        </w:rPr>
        <w:fldChar w:fldCharType="begin" w:fldLock="1"/>
      </w:r>
      <w:r w:rsidR="00421178" w:rsidRPr="008A66E0">
        <w:rPr>
          <w:sz w:val="20"/>
        </w:rPr>
        <w:instrText>ADDIN CSL_CITATION {"citationItems":[{"id":"ITEM-1","itemData":{"DOI":"10.1016/j.jnucmat.2018.07.003","ISSN":"00223115","abstract":"Several different U based metallic nuclear fuel alloys and forms were irradiated as part of the Advanced Fuels Campaign (AFC) series of irradiation experiments. Results from postirradiation examinations of the AFC-3A and AFC-3B are presented here. In this irradiation, U alloyed with Mo, Zr, and Zr with Pd were investigated. Different geometric forms (solid, annular), smear densities and bonding media (sodium, helium) were also irradiated and evaluated. All fuel forms were irradiated in ferritic-martensitic HT-9 cladding. Examination of the irradiated fuel included neutron radiography, evaluation of the distribution of gamma-ray emitting radionuclides, dimensional inspection, fission gas release analysis, optical microscopy, and chemical analysis. No in-pile failure was observed with this fuel. Neutron radiography, gamma spectrometry, and dimensional inspections indicated the fuel largely performed acceptably. Optical microscopy revealed significant fuel-cladding interaction between the Mo based alloys and the cladding. The Zr based alloys generally performed better although some forms revealed behaviors that present specific fabrication challenges such as tighter fabrication tolerances that will need to be better controlled to match historical U-Zr fuel performance. The addition of Pd as an additive to prevent fuel cladding chemical interaction (FCCI) also appears to present some challenges to fuel performance.","author":[{"dropping-particle":"","family":"Harp","given":"Jason M.","non-dropping-particle":"","parse-names":false,"suffix":""},{"dropping-particle":"","family":"Chichester","given":"Heather J.M.","non-dropping-particle":"","parse-names":false,"suffix":""},{"dropping-particle":"","family":"Capriotti","given":"Luca","non-dropping-particle":"","parse-names":false,"suffix":""}],"container-title":"Journal of Nuclear Materials","id":"ITEM-1","issued":{"date-parts":[["2018"]]},"title":"Postirradiation examination results of several metallic fuel alloys and forms from low burnup AFC irradiations","type":"article-journal"},"uris":["http://www.mendeley.com/documents/?uuid=160a08f7-1142-32e6-a2b6-ea46d68408b2"]}],"mendeley":{"formattedCitation":"[19]","plainTextFormattedCitation":"[19]","previouslyFormattedCitation":"[19]"},"properties":{"noteIndex":0},"schema":"https://github.com/citation-style-language/schema/raw/master/csl-citation.json"}</w:instrText>
      </w:r>
      <w:r w:rsidR="00354A6A" w:rsidRPr="008A66E0">
        <w:rPr>
          <w:sz w:val="20"/>
        </w:rPr>
        <w:fldChar w:fldCharType="separate"/>
      </w:r>
      <w:r w:rsidR="00421178" w:rsidRPr="008A66E0">
        <w:rPr>
          <w:noProof/>
          <w:sz w:val="20"/>
        </w:rPr>
        <w:t>[19]</w:t>
      </w:r>
      <w:r w:rsidR="00354A6A" w:rsidRPr="008A66E0">
        <w:rPr>
          <w:sz w:val="20"/>
        </w:rPr>
        <w:fldChar w:fldCharType="end"/>
      </w:r>
      <w:r w:rsidR="00354A6A" w:rsidRPr="008A66E0">
        <w:rPr>
          <w:sz w:val="20"/>
        </w:rPr>
        <w:t>. Some of the issues in AFC</w:t>
      </w:r>
      <w:r w:rsidR="00354A6A" w:rsidRPr="008A66E0">
        <w:rPr>
          <w:sz w:val="20"/>
        </w:rPr>
        <w:noBreakHyphen/>
        <w:t>3A/B were attributed to Zr</w:t>
      </w:r>
      <w:r w:rsidR="00354A6A" w:rsidRPr="008A66E0">
        <w:rPr>
          <w:sz w:val="20"/>
        </w:rPr>
        <w:noBreakHyphen/>
        <w:t xml:space="preserve">Pd </w:t>
      </w:r>
      <w:proofErr w:type="spellStart"/>
      <w:r w:rsidR="00354A6A" w:rsidRPr="008A66E0">
        <w:rPr>
          <w:sz w:val="20"/>
        </w:rPr>
        <w:t>intermetallics</w:t>
      </w:r>
      <w:proofErr w:type="spellEnd"/>
      <w:r w:rsidR="00354A6A" w:rsidRPr="008A66E0">
        <w:rPr>
          <w:sz w:val="20"/>
        </w:rPr>
        <w:t xml:space="preserve"> that removed Zr from the U matrix, and then the U was </w:t>
      </w:r>
      <w:proofErr w:type="gramStart"/>
      <w:r w:rsidR="00354A6A" w:rsidRPr="008A66E0">
        <w:rPr>
          <w:sz w:val="20"/>
        </w:rPr>
        <w:t>more free</w:t>
      </w:r>
      <w:proofErr w:type="gramEnd"/>
      <w:r w:rsidR="00354A6A" w:rsidRPr="008A66E0">
        <w:rPr>
          <w:sz w:val="20"/>
        </w:rPr>
        <w:t xml:space="preserve"> to interact with the cladding. To help alleviate this problem in AFC-3C/D, additional Zr (13% not 10%) was added to the Pd bearing </w:t>
      </w:r>
      <w:r w:rsidR="008A66E0">
        <w:rPr>
          <w:sz w:val="20"/>
        </w:rPr>
        <w:t>rodlets</w:t>
      </w:r>
      <w:r w:rsidR="00354A6A" w:rsidRPr="008A66E0">
        <w:rPr>
          <w:sz w:val="20"/>
        </w:rPr>
        <w:t xml:space="preserve">. Overall, this appears to have helped improve performance of these </w:t>
      </w:r>
      <w:r w:rsidR="008A66E0">
        <w:rPr>
          <w:sz w:val="20"/>
        </w:rPr>
        <w:t>rodlets</w:t>
      </w:r>
      <w:r w:rsidR="00354A6A" w:rsidRPr="008A66E0">
        <w:rPr>
          <w:sz w:val="20"/>
        </w:rPr>
        <w:t xml:space="preserve">. In these tests, the Pd bearing </w:t>
      </w:r>
      <w:r w:rsidR="008A66E0">
        <w:rPr>
          <w:sz w:val="20"/>
        </w:rPr>
        <w:t>rodlets</w:t>
      </w:r>
      <w:r w:rsidR="00354A6A" w:rsidRPr="008A66E0">
        <w:rPr>
          <w:sz w:val="20"/>
        </w:rPr>
        <w:t xml:space="preserve"> do not have any obvious performance difference between U</w:t>
      </w:r>
      <w:r w:rsidR="00354A6A" w:rsidRPr="008A66E0">
        <w:rPr>
          <w:sz w:val="20"/>
        </w:rPr>
        <w:noBreakHyphen/>
        <w:t>Zr pins with the same geometry</w:t>
      </w:r>
      <w:r w:rsidR="00AA7C94">
        <w:rPr>
          <w:sz w:val="20"/>
        </w:rPr>
        <w:t>; electron microscopy will shed more light on Pd phases and its effectiveness in preventing FCCI.</w:t>
      </w:r>
    </w:p>
    <w:p w14:paraId="3B06B834" w14:textId="39C0EB6F" w:rsidR="00EB4488" w:rsidRDefault="00EB4488" w:rsidP="0008698B">
      <w:pPr>
        <w:pStyle w:val="BodyText"/>
        <w:ind w:firstLine="562"/>
      </w:pPr>
    </w:p>
    <w:p w14:paraId="3914DE03" w14:textId="7095E703" w:rsidR="00774531" w:rsidRDefault="00774531" w:rsidP="0008698B">
      <w:pPr>
        <w:pStyle w:val="BodyText"/>
        <w:ind w:firstLine="562"/>
      </w:pPr>
    </w:p>
    <w:p w14:paraId="360F1316" w14:textId="77CA5C81" w:rsidR="00A215F0" w:rsidRDefault="00A215F0" w:rsidP="0008698B">
      <w:pPr>
        <w:pStyle w:val="BodyText"/>
        <w:ind w:firstLine="562"/>
      </w:pPr>
    </w:p>
    <w:p w14:paraId="294BB18F" w14:textId="1AEDF7F2" w:rsidR="00A947D8" w:rsidRDefault="00A947D8" w:rsidP="002D3AAF">
      <w:pPr>
        <w:pStyle w:val="BodyText"/>
        <w:ind w:firstLine="562"/>
        <w:jc w:val="center"/>
      </w:pPr>
      <w:r w:rsidRPr="00A947D8">
        <w:rPr>
          <w:noProof/>
        </w:rPr>
        <w:drawing>
          <wp:inline distT="0" distB="0" distL="0" distR="0" wp14:anchorId="4C60B7F7" wp14:editId="45141B15">
            <wp:extent cx="2125980" cy="2125980"/>
            <wp:effectExtent l="0" t="0" r="7620" b="7620"/>
            <wp:docPr id="5" name="AFC-3C R4 mosaic_5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FC-3C R4 mosaic_50x.jpg"/>
                    <pic:cNvPicPr>
                      <a:picLocks noChangeAspect="1"/>
                    </pic:cNvPicPr>
                  </pic:nvPicPr>
                  <pic:blipFill>
                    <a:blip r:embed="rId19" cstate="print">
                      <a:extLst>
                        <a:ext uri="{28A0092B-C50C-407E-A947-70E740481C1C}">
                          <a14:useLocalDpi xmlns:a14="http://schemas.microsoft.com/office/drawing/2010/main"/>
                        </a:ext>
                      </a:extLst>
                    </a:blip>
                    <a:stretch>
                      <a:fillRect/>
                    </a:stretch>
                  </pic:blipFill>
                  <pic:spPr>
                    <a:xfrm>
                      <a:off x="0" y="0"/>
                      <a:ext cx="2130996" cy="2130996"/>
                    </a:xfrm>
                    <a:prstGeom prst="rect">
                      <a:avLst/>
                    </a:prstGeom>
                  </pic:spPr>
                </pic:pic>
              </a:graphicData>
            </a:graphic>
          </wp:inline>
        </w:drawing>
      </w:r>
      <w:r w:rsidR="005977F0">
        <w:rPr>
          <w:noProof/>
        </w:rPr>
        <w:drawing>
          <wp:inline distT="0" distB="0" distL="0" distR="0" wp14:anchorId="7D325BE3" wp14:editId="66C47CA0">
            <wp:extent cx="2181367" cy="2139950"/>
            <wp:effectExtent l="0" t="0" r="9525" b="0"/>
            <wp:docPr id="10555" name="AFC-3C R5A 50X mosa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5" name="AFC-3C R5A 50X mosaic.jpg"/>
                    <pic:cNvPicPr/>
                  </pic:nvPicPr>
                  <pic:blipFill>
                    <a:blip r:embed="rId20" cstate="print">
                      <a:extLst>
                        <a:ext uri="{28A0092B-C50C-407E-A947-70E740481C1C}">
                          <a14:useLocalDpi xmlns:a14="http://schemas.microsoft.com/office/drawing/2010/main"/>
                        </a:ext>
                      </a:extLst>
                    </a:blip>
                    <a:stretch>
                      <a:fillRect/>
                    </a:stretch>
                  </pic:blipFill>
                  <pic:spPr>
                    <a:xfrm>
                      <a:off x="0" y="0"/>
                      <a:ext cx="2195913" cy="2154220"/>
                    </a:xfrm>
                    <a:prstGeom prst="rect">
                      <a:avLst/>
                    </a:prstGeom>
                  </pic:spPr>
                </pic:pic>
              </a:graphicData>
            </a:graphic>
          </wp:inline>
        </w:drawing>
      </w:r>
    </w:p>
    <w:p w14:paraId="659810DA" w14:textId="7F9ACEDE" w:rsidR="00A947D8" w:rsidRDefault="00774531" w:rsidP="00774531">
      <w:pPr>
        <w:pStyle w:val="BodyText"/>
        <w:numPr>
          <w:ilvl w:val="0"/>
          <w:numId w:val="40"/>
        </w:numPr>
      </w:pPr>
      <w:r>
        <w:t xml:space="preserve">                                                                                 b) </w:t>
      </w:r>
    </w:p>
    <w:p w14:paraId="2D4431F8" w14:textId="6C53A2E0" w:rsidR="00E54080" w:rsidRPr="000260F2" w:rsidRDefault="00E54080" w:rsidP="00E54080">
      <w:pPr>
        <w:pStyle w:val="ListParagraph"/>
        <w:spacing w:line="260" w:lineRule="atLeast"/>
        <w:ind w:left="0" w:firstLine="562"/>
        <w:jc w:val="center"/>
        <w:rPr>
          <w:i/>
          <w:iCs/>
          <w:sz w:val="18"/>
          <w:szCs w:val="18"/>
        </w:rPr>
      </w:pPr>
      <w:r w:rsidRPr="000260F2">
        <w:rPr>
          <w:i/>
          <w:iCs/>
          <w:caps/>
          <w:sz w:val="18"/>
          <w:szCs w:val="18"/>
          <w:lang w:eastAsia="es-ES"/>
        </w:rPr>
        <w:t>Fig</w:t>
      </w:r>
      <w:r w:rsidRPr="000260F2">
        <w:rPr>
          <w:i/>
          <w:iCs/>
          <w:sz w:val="18"/>
          <w:szCs w:val="18"/>
          <w:lang w:eastAsia="es-ES"/>
        </w:rPr>
        <w:t>. </w:t>
      </w:r>
      <w:r w:rsidRPr="000260F2">
        <w:rPr>
          <w:b/>
          <w:i/>
          <w:iCs/>
          <w:sz w:val="18"/>
          <w:szCs w:val="18"/>
          <w:lang w:eastAsia="es-ES"/>
        </w:rPr>
        <w:fldChar w:fldCharType="begin"/>
      </w:r>
      <w:r w:rsidRPr="000260F2">
        <w:rPr>
          <w:i/>
          <w:iCs/>
          <w:sz w:val="18"/>
          <w:szCs w:val="18"/>
          <w:lang w:eastAsia="es-ES"/>
        </w:rPr>
        <w:instrText xml:space="preserve"> SEQ Figure \* ARABIC </w:instrText>
      </w:r>
      <w:r w:rsidRPr="000260F2">
        <w:rPr>
          <w:b/>
          <w:i/>
          <w:iCs/>
          <w:sz w:val="18"/>
          <w:szCs w:val="18"/>
          <w:lang w:eastAsia="es-ES"/>
        </w:rPr>
        <w:fldChar w:fldCharType="separate"/>
      </w:r>
      <w:r w:rsidR="00221029">
        <w:rPr>
          <w:i/>
          <w:iCs/>
          <w:noProof/>
          <w:sz w:val="18"/>
          <w:szCs w:val="18"/>
          <w:lang w:eastAsia="es-ES"/>
        </w:rPr>
        <w:t>6</w:t>
      </w:r>
      <w:r w:rsidRPr="000260F2">
        <w:rPr>
          <w:b/>
          <w:i/>
          <w:iCs/>
          <w:sz w:val="18"/>
          <w:szCs w:val="18"/>
          <w:lang w:eastAsia="es-ES"/>
        </w:rPr>
        <w:fldChar w:fldCharType="end"/>
      </w:r>
      <w:r w:rsidRPr="000260F2">
        <w:rPr>
          <w:i/>
          <w:iCs/>
          <w:sz w:val="18"/>
          <w:szCs w:val="18"/>
          <w:lang w:eastAsia="es-ES"/>
        </w:rPr>
        <w:t xml:space="preserve">. </w:t>
      </w:r>
      <w:r w:rsidR="008A66E0">
        <w:rPr>
          <w:i/>
          <w:iCs/>
          <w:sz w:val="18"/>
          <w:szCs w:val="18"/>
          <w:lang w:eastAsia="es-ES"/>
        </w:rPr>
        <w:t>Metallography cross section for a)</w:t>
      </w:r>
      <w:r>
        <w:rPr>
          <w:i/>
          <w:iCs/>
          <w:sz w:val="18"/>
          <w:szCs w:val="18"/>
          <w:lang w:eastAsia="es-ES"/>
        </w:rPr>
        <w:t xml:space="preserve"> AFC-3C-</w:t>
      </w:r>
      <w:r w:rsidR="000D5410">
        <w:rPr>
          <w:i/>
          <w:iCs/>
          <w:sz w:val="18"/>
          <w:szCs w:val="18"/>
          <w:lang w:eastAsia="es-ES"/>
        </w:rPr>
        <w:t>R</w:t>
      </w:r>
      <w:r w:rsidR="008A66E0">
        <w:rPr>
          <w:i/>
          <w:iCs/>
          <w:sz w:val="18"/>
          <w:szCs w:val="18"/>
          <w:lang w:eastAsia="es-ES"/>
        </w:rPr>
        <w:t>4</w:t>
      </w:r>
      <w:r>
        <w:rPr>
          <w:i/>
          <w:iCs/>
          <w:sz w:val="18"/>
          <w:szCs w:val="18"/>
          <w:lang w:eastAsia="es-ES"/>
        </w:rPr>
        <w:t xml:space="preserve"> </w:t>
      </w:r>
      <w:r w:rsidR="00DE23F4">
        <w:rPr>
          <w:i/>
          <w:iCs/>
          <w:sz w:val="18"/>
          <w:szCs w:val="18"/>
          <w:lang w:eastAsia="es-ES"/>
        </w:rPr>
        <w:t>(</w:t>
      </w:r>
      <w:r>
        <w:rPr>
          <w:i/>
          <w:iCs/>
          <w:sz w:val="18"/>
          <w:szCs w:val="18"/>
          <w:lang w:eastAsia="es-ES"/>
        </w:rPr>
        <w:t xml:space="preserve">U-10Zr, </w:t>
      </w:r>
      <w:r w:rsidR="008A66E0">
        <w:rPr>
          <w:i/>
          <w:iCs/>
          <w:sz w:val="18"/>
          <w:szCs w:val="18"/>
          <w:lang w:eastAsia="es-ES"/>
        </w:rPr>
        <w:t>5</w:t>
      </w:r>
      <w:r>
        <w:rPr>
          <w:i/>
          <w:iCs/>
          <w:sz w:val="18"/>
          <w:szCs w:val="18"/>
          <w:lang w:eastAsia="es-ES"/>
        </w:rPr>
        <w:t>5% smeared density</w:t>
      </w:r>
      <w:r w:rsidR="00A55E93">
        <w:rPr>
          <w:i/>
          <w:iCs/>
          <w:sz w:val="18"/>
          <w:szCs w:val="18"/>
          <w:lang w:eastAsia="es-ES"/>
        </w:rPr>
        <w:t>, 3</w:t>
      </w:r>
      <w:r w:rsidR="000D5410">
        <w:rPr>
          <w:i/>
          <w:iCs/>
          <w:sz w:val="18"/>
          <w:szCs w:val="18"/>
          <w:lang w:eastAsia="es-ES"/>
        </w:rPr>
        <w:t xml:space="preserve">.4 </w:t>
      </w:r>
      <w:r w:rsidR="00A55E93">
        <w:rPr>
          <w:i/>
          <w:iCs/>
          <w:sz w:val="18"/>
          <w:szCs w:val="18"/>
          <w:lang w:eastAsia="es-ES"/>
        </w:rPr>
        <w:t>at% burnup</w:t>
      </w:r>
      <w:r>
        <w:rPr>
          <w:i/>
          <w:iCs/>
          <w:sz w:val="18"/>
          <w:szCs w:val="18"/>
          <w:lang w:eastAsia="es-ES"/>
        </w:rPr>
        <w:t xml:space="preserve">) and </w:t>
      </w:r>
      <w:r w:rsidR="008A66E0">
        <w:rPr>
          <w:i/>
          <w:iCs/>
          <w:sz w:val="18"/>
          <w:szCs w:val="18"/>
          <w:lang w:eastAsia="es-ES"/>
        </w:rPr>
        <w:t xml:space="preserve">b) </w:t>
      </w:r>
      <w:r>
        <w:rPr>
          <w:i/>
          <w:iCs/>
          <w:sz w:val="18"/>
          <w:szCs w:val="18"/>
          <w:lang w:eastAsia="es-ES"/>
        </w:rPr>
        <w:t>AFC-3</w:t>
      </w:r>
      <w:r w:rsidR="008A66E0">
        <w:rPr>
          <w:i/>
          <w:iCs/>
          <w:sz w:val="18"/>
          <w:szCs w:val="18"/>
          <w:lang w:eastAsia="es-ES"/>
        </w:rPr>
        <w:t>C-R5A</w:t>
      </w:r>
      <w:r>
        <w:rPr>
          <w:i/>
          <w:iCs/>
          <w:sz w:val="18"/>
          <w:szCs w:val="18"/>
          <w:lang w:eastAsia="es-ES"/>
        </w:rPr>
        <w:t xml:space="preserve"> (</w:t>
      </w:r>
      <w:r w:rsidR="008A66E0">
        <w:rPr>
          <w:i/>
          <w:iCs/>
          <w:sz w:val="18"/>
          <w:szCs w:val="18"/>
          <w:lang w:eastAsia="es-ES"/>
        </w:rPr>
        <w:t>solid,</w:t>
      </w:r>
      <w:r>
        <w:rPr>
          <w:i/>
          <w:iCs/>
          <w:sz w:val="18"/>
          <w:szCs w:val="18"/>
          <w:lang w:eastAsia="es-ES"/>
        </w:rPr>
        <w:t xml:space="preserve"> U-</w:t>
      </w:r>
      <w:r w:rsidR="008A66E0">
        <w:rPr>
          <w:i/>
          <w:iCs/>
          <w:sz w:val="18"/>
          <w:szCs w:val="18"/>
          <w:lang w:eastAsia="es-ES"/>
        </w:rPr>
        <w:t>1Pd-</w:t>
      </w:r>
      <w:r>
        <w:rPr>
          <w:i/>
          <w:iCs/>
          <w:sz w:val="18"/>
          <w:szCs w:val="18"/>
          <w:lang w:eastAsia="es-ES"/>
        </w:rPr>
        <w:t>1</w:t>
      </w:r>
      <w:r w:rsidR="008A66E0">
        <w:rPr>
          <w:i/>
          <w:iCs/>
          <w:sz w:val="18"/>
          <w:szCs w:val="18"/>
          <w:lang w:eastAsia="es-ES"/>
        </w:rPr>
        <w:t>3</w:t>
      </w:r>
      <w:r>
        <w:rPr>
          <w:i/>
          <w:iCs/>
          <w:sz w:val="18"/>
          <w:szCs w:val="18"/>
          <w:lang w:eastAsia="es-ES"/>
        </w:rPr>
        <w:t xml:space="preserve">Zr, </w:t>
      </w:r>
      <w:r w:rsidR="008A66E0">
        <w:rPr>
          <w:i/>
          <w:iCs/>
          <w:sz w:val="18"/>
          <w:szCs w:val="18"/>
          <w:lang w:eastAsia="es-ES"/>
        </w:rPr>
        <w:t>7</w:t>
      </w:r>
      <w:r>
        <w:rPr>
          <w:i/>
          <w:iCs/>
          <w:sz w:val="18"/>
          <w:szCs w:val="18"/>
          <w:lang w:eastAsia="es-ES"/>
        </w:rPr>
        <w:t>5% smeared density</w:t>
      </w:r>
      <w:r w:rsidR="00A55E93">
        <w:rPr>
          <w:i/>
          <w:iCs/>
          <w:sz w:val="18"/>
          <w:szCs w:val="18"/>
          <w:lang w:eastAsia="es-ES"/>
        </w:rPr>
        <w:t>, 2.</w:t>
      </w:r>
      <w:r w:rsidR="000D5410">
        <w:rPr>
          <w:i/>
          <w:iCs/>
          <w:sz w:val="18"/>
          <w:szCs w:val="18"/>
          <w:lang w:eastAsia="es-ES"/>
        </w:rPr>
        <w:t xml:space="preserve">8 </w:t>
      </w:r>
      <w:r w:rsidR="00A55E93">
        <w:rPr>
          <w:i/>
          <w:iCs/>
          <w:sz w:val="18"/>
          <w:szCs w:val="18"/>
          <w:lang w:eastAsia="es-ES"/>
        </w:rPr>
        <w:t>at% burnup</w:t>
      </w:r>
      <w:r>
        <w:rPr>
          <w:i/>
          <w:iCs/>
          <w:sz w:val="18"/>
          <w:szCs w:val="18"/>
          <w:lang w:eastAsia="es-ES"/>
        </w:rPr>
        <w:t xml:space="preserve">). </w:t>
      </w:r>
    </w:p>
    <w:p w14:paraId="7D6161F8" w14:textId="3779773C" w:rsidR="00906559" w:rsidRDefault="00906559" w:rsidP="0008698B">
      <w:pPr>
        <w:pStyle w:val="BodyText"/>
        <w:ind w:firstLine="562"/>
      </w:pPr>
    </w:p>
    <w:p w14:paraId="55CB30FB" w14:textId="77777777" w:rsidR="00E54080" w:rsidRDefault="00E54080" w:rsidP="00AA7C94">
      <w:pPr>
        <w:pStyle w:val="BodyText"/>
        <w:ind w:firstLine="0"/>
      </w:pPr>
    </w:p>
    <w:p w14:paraId="5AD03558" w14:textId="009B57D9" w:rsidR="00A215F0" w:rsidRDefault="00A215F0" w:rsidP="0008698B">
      <w:pPr>
        <w:pStyle w:val="BodyText"/>
        <w:ind w:firstLine="562"/>
      </w:pPr>
    </w:p>
    <w:p w14:paraId="6285E25E" w14:textId="786D7B2A" w:rsidR="00A215F0" w:rsidRDefault="00A215F0" w:rsidP="00A215F0">
      <w:pPr>
        <w:pStyle w:val="BodyText"/>
        <w:numPr>
          <w:ilvl w:val="0"/>
          <w:numId w:val="12"/>
        </w:numPr>
      </w:pPr>
      <w:r>
        <w:t>CONCLUSION AND FUTURE WORK</w:t>
      </w:r>
    </w:p>
    <w:p w14:paraId="4622F863" w14:textId="469FD91D" w:rsidR="00A215F0" w:rsidRDefault="00A215F0" w:rsidP="0008698B">
      <w:pPr>
        <w:pStyle w:val="BodyText"/>
        <w:ind w:firstLine="562"/>
      </w:pPr>
    </w:p>
    <w:p w14:paraId="0BB85D85" w14:textId="300FCF41" w:rsidR="00F87FBB" w:rsidRDefault="000D5410" w:rsidP="0008698B">
      <w:pPr>
        <w:pStyle w:val="BodyText"/>
        <w:ind w:firstLine="562"/>
      </w:pPr>
      <w:r>
        <w:t xml:space="preserve">This paper reports several PIE campaigns on different metallic fuel systems. </w:t>
      </w:r>
      <w:r w:rsidR="00F87FBB">
        <w:t xml:space="preserve">Regarding results on transmutation fuel alloys, the fuel performance </w:t>
      </w:r>
      <w:r w:rsidR="00CE6603">
        <w:t>is</w:t>
      </w:r>
      <w:r w:rsidR="00F87FBB">
        <w:t xml:space="preserve"> not affected by the addition of minor </w:t>
      </w:r>
      <w:proofErr w:type="gramStart"/>
      <w:r w:rsidR="00F87FBB">
        <w:t>actinides</w:t>
      </w:r>
      <w:proofErr w:type="gramEnd"/>
      <w:r w:rsidR="00F87FBB">
        <w:t xml:space="preserve"> and they behave</w:t>
      </w:r>
      <w:r w:rsidR="00CE6603">
        <w:t>d</w:t>
      </w:r>
      <w:r w:rsidR="00F87FBB">
        <w:t xml:space="preserve"> very close to well-known U-Pu-Zr fuel system.</w:t>
      </w:r>
      <w:r w:rsidR="00CE6603">
        <w:t xml:space="preserve"> Considering novel fuel forms and designs, e</w:t>
      </w:r>
      <w:r w:rsidR="00B02B45" w:rsidRPr="00B7393B">
        <w:t xml:space="preserve">arly indications from these tests are that the fuel has performed acceptably </w:t>
      </w:r>
      <w:proofErr w:type="gramStart"/>
      <w:r w:rsidR="00B02B45" w:rsidRPr="00B7393B">
        <w:t>well</w:t>
      </w:r>
      <w:proofErr w:type="gramEnd"/>
      <w:r w:rsidR="00CE6603">
        <w:t xml:space="preserve"> and more test</w:t>
      </w:r>
      <w:r w:rsidR="00015381">
        <w:t>s</w:t>
      </w:r>
      <w:r w:rsidR="00CE6603">
        <w:t xml:space="preserve"> are needed to explore fuel performance at higher burnup and under transient/accident conditions</w:t>
      </w:r>
      <w:r w:rsidR="00B02B45" w:rsidRPr="00B7393B">
        <w:t xml:space="preserve">. Data collected from </w:t>
      </w:r>
      <w:r w:rsidR="00B7393B" w:rsidRPr="00B7393B">
        <w:t>these examinations</w:t>
      </w:r>
      <w:r w:rsidR="00B02B45" w:rsidRPr="00B7393B">
        <w:t xml:space="preserve"> will be used to inform future irradiation testing and possibly the design of advanced driver fuel for a potential new fast test reactor.</w:t>
      </w:r>
      <w:r w:rsidR="00F87FBB" w:rsidRPr="00F87FBB">
        <w:t xml:space="preserve"> </w:t>
      </w:r>
    </w:p>
    <w:p w14:paraId="5C0B7176" w14:textId="3E0CA61E" w:rsidR="00A215F0" w:rsidRDefault="00A215F0" w:rsidP="0008698B">
      <w:pPr>
        <w:pStyle w:val="BodyText"/>
        <w:ind w:firstLine="562"/>
      </w:pPr>
    </w:p>
    <w:p w14:paraId="064D961B" w14:textId="69844F0A" w:rsidR="00A215F0" w:rsidRDefault="00A215F0" w:rsidP="0008698B">
      <w:pPr>
        <w:pStyle w:val="BodyText"/>
        <w:ind w:firstLine="562"/>
      </w:pPr>
    </w:p>
    <w:p w14:paraId="629089EE" w14:textId="5E086AB7" w:rsidR="00A215F0" w:rsidRDefault="00A215F0" w:rsidP="0008698B">
      <w:pPr>
        <w:pStyle w:val="BodyText"/>
        <w:ind w:firstLine="562"/>
      </w:pPr>
    </w:p>
    <w:p w14:paraId="03F2E6F8" w14:textId="18936E92" w:rsidR="00A215F0" w:rsidRDefault="00A215F0" w:rsidP="0008698B">
      <w:pPr>
        <w:pStyle w:val="BodyText"/>
        <w:ind w:firstLine="562"/>
      </w:pPr>
    </w:p>
    <w:p w14:paraId="6DEF80AB" w14:textId="77777777" w:rsidR="00AA7004" w:rsidRPr="004370D8" w:rsidRDefault="00AA7004" w:rsidP="00537496">
      <w:pPr>
        <w:pStyle w:val="BodyText"/>
      </w:pPr>
    </w:p>
    <w:p w14:paraId="433FE095" w14:textId="77777777" w:rsidR="00285755" w:rsidRPr="009C5B52" w:rsidRDefault="00285755" w:rsidP="00537496">
      <w:pPr>
        <w:pStyle w:val="Otherunnumberedheadings"/>
      </w:pPr>
      <w:r w:rsidRPr="009C5B52">
        <w:t>ACKNOWLEDGEMENTS</w:t>
      </w:r>
    </w:p>
    <w:p w14:paraId="433FE096" w14:textId="27F541E0" w:rsidR="00D26ADA" w:rsidRDefault="00285755" w:rsidP="00537496">
      <w:pPr>
        <w:pStyle w:val="BodyText"/>
      </w:pPr>
      <w:r w:rsidRPr="009C5B52">
        <w:t xml:space="preserve">The </w:t>
      </w:r>
      <w:r w:rsidR="009C5B52" w:rsidRPr="009C5B52">
        <w:t>authors would like</w:t>
      </w:r>
      <w:r w:rsidR="009C5B52">
        <w:t xml:space="preserve"> to acknowledge the DOE AFC as sponsor and funding source. Furthermore, all HFEF and EML staff is acknowledged for the support operation of the different PIE campaigns.</w:t>
      </w:r>
    </w:p>
    <w:p w14:paraId="06ECF32A" w14:textId="76CC046D" w:rsidR="00CE6603" w:rsidRDefault="00CE6603" w:rsidP="00537496">
      <w:pPr>
        <w:pStyle w:val="BodyText"/>
      </w:pPr>
    </w:p>
    <w:p w14:paraId="0BD2C947" w14:textId="3080700D" w:rsidR="00273C24" w:rsidRDefault="00273C24" w:rsidP="00537496">
      <w:pPr>
        <w:pStyle w:val="BodyText"/>
      </w:pPr>
    </w:p>
    <w:p w14:paraId="4A577299" w14:textId="17D42330" w:rsidR="00273C24" w:rsidRDefault="00273C24" w:rsidP="00537496">
      <w:pPr>
        <w:pStyle w:val="BodyText"/>
      </w:pPr>
    </w:p>
    <w:p w14:paraId="4056A67A" w14:textId="573D7F72" w:rsidR="00273C24" w:rsidRDefault="00273C24" w:rsidP="00537496">
      <w:pPr>
        <w:pStyle w:val="BodyText"/>
      </w:pPr>
    </w:p>
    <w:p w14:paraId="6D4F0C2E" w14:textId="0C9343C4" w:rsidR="00273C24" w:rsidRDefault="00273C24" w:rsidP="00537496">
      <w:pPr>
        <w:pStyle w:val="BodyText"/>
      </w:pPr>
    </w:p>
    <w:p w14:paraId="089B5DD8" w14:textId="4B6BDE51" w:rsidR="00273C24" w:rsidRDefault="00273C24" w:rsidP="00537496">
      <w:pPr>
        <w:pStyle w:val="BodyText"/>
      </w:pPr>
    </w:p>
    <w:p w14:paraId="043CA1C5" w14:textId="2516BBF7" w:rsidR="00273C24" w:rsidRDefault="00273C24" w:rsidP="00537496">
      <w:pPr>
        <w:pStyle w:val="BodyText"/>
      </w:pPr>
    </w:p>
    <w:p w14:paraId="7435AB73" w14:textId="78D351CB" w:rsidR="00273C24" w:rsidRDefault="00273C24" w:rsidP="00537496">
      <w:pPr>
        <w:pStyle w:val="BodyText"/>
      </w:pPr>
    </w:p>
    <w:p w14:paraId="5DF5DC8C" w14:textId="69EFE8F7" w:rsidR="004C0D65" w:rsidRDefault="004C0D65" w:rsidP="00537496">
      <w:pPr>
        <w:pStyle w:val="BodyText"/>
      </w:pPr>
    </w:p>
    <w:p w14:paraId="33C9480A" w14:textId="611F7CED" w:rsidR="004C0D65" w:rsidRDefault="004C0D65" w:rsidP="00537496">
      <w:pPr>
        <w:pStyle w:val="BodyText"/>
      </w:pPr>
    </w:p>
    <w:p w14:paraId="100874F4" w14:textId="6175998E" w:rsidR="004C0D65" w:rsidRDefault="004C0D65" w:rsidP="00537496">
      <w:pPr>
        <w:pStyle w:val="BodyText"/>
      </w:pPr>
    </w:p>
    <w:p w14:paraId="7790BA3E" w14:textId="77777777" w:rsidR="004C0D65" w:rsidRDefault="004C0D65" w:rsidP="00537496">
      <w:pPr>
        <w:pStyle w:val="BodyText"/>
      </w:pPr>
    </w:p>
    <w:p w14:paraId="617521D5" w14:textId="659FD0D4" w:rsidR="00273C24" w:rsidRDefault="00273C24" w:rsidP="00537496">
      <w:pPr>
        <w:pStyle w:val="BodyText"/>
      </w:pPr>
    </w:p>
    <w:p w14:paraId="3F1B36CC" w14:textId="77777777" w:rsidR="00273C24" w:rsidRDefault="00273C24" w:rsidP="00537496">
      <w:pPr>
        <w:pStyle w:val="BodyText"/>
      </w:pPr>
    </w:p>
    <w:p w14:paraId="433FE097" w14:textId="77777777" w:rsidR="00D26ADA" w:rsidRPr="00285755" w:rsidRDefault="00D26ADA" w:rsidP="00537496">
      <w:pPr>
        <w:pStyle w:val="Otherunnumberedheadings"/>
      </w:pPr>
      <w:r>
        <w:lastRenderedPageBreak/>
        <w:t>References</w:t>
      </w:r>
    </w:p>
    <w:p w14:paraId="3BE60276" w14:textId="5C36FB44" w:rsidR="00A55E93" w:rsidRPr="00A55E93" w:rsidRDefault="004F2080" w:rsidP="00A55E93">
      <w:pPr>
        <w:widowControl w:val="0"/>
        <w:spacing w:line="240" w:lineRule="atLeast"/>
        <w:ind w:left="640" w:hanging="640"/>
        <w:rPr>
          <w:noProof/>
          <w:sz w:val="18"/>
          <w:szCs w:val="24"/>
        </w:rPr>
      </w:pPr>
      <w:r>
        <w:fldChar w:fldCharType="begin" w:fldLock="1"/>
      </w:r>
      <w:r>
        <w:instrText xml:space="preserve">ADDIN Mendeley Bibliography CSL_BIBLIOGRAPHY </w:instrText>
      </w:r>
      <w:r>
        <w:fldChar w:fldCharType="separate"/>
      </w:r>
      <w:r w:rsidR="00A55E93" w:rsidRPr="00A55E93">
        <w:rPr>
          <w:noProof/>
          <w:sz w:val="18"/>
          <w:szCs w:val="24"/>
        </w:rPr>
        <w:t>[1]</w:t>
      </w:r>
      <w:r w:rsidR="00A55E93" w:rsidRPr="00A55E93">
        <w:rPr>
          <w:noProof/>
          <w:sz w:val="18"/>
          <w:szCs w:val="24"/>
        </w:rPr>
        <w:tab/>
        <w:t>Report to Congress on the Advanced Fuel Cycle Initiative: The Future Path for Advanced Spent Fuel Treatment and Transmutation Research, (2003).</w:t>
      </w:r>
    </w:p>
    <w:p w14:paraId="01F93047" w14:textId="77777777" w:rsidR="00A55E93" w:rsidRPr="00A55E93" w:rsidRDefault="00A55E93" w:rsidP="00A55E93">
      <w:pPr>
        <w:widowControl w:val="0"/>
        <w:spacing w:line="240" w:lineRule="atLeast"/>
        <w:ind w:left="640" w:hanging="640"/>
        <w:rPr>
          <w:noProof/>
          <w:sz w:val="18"/>
          <w:szCs w:val="24"/>
        </w:rPr>
      </w:pPr>
      <w:r w:rsidRPr="00A55E93">
        <w:rPr>
          <w:noProof/>
          <w:sz w:val="18"/>
          <w:szCs w:val="24"/>
        </w:rPr>
        <w:t>[2]</w:t>
      </w:r>
      <w:r w:rsidRPr="00A55E93">
        <w:rPr>
          <w:noProof/>
          <w:sz w:val="18"/>
          <w:szCs w:val="24"/>
        </w:rPr>
        <w:tab/>
        <w:t>P. Medvedev, S. Hayes, S. Bays, S. Novascone, L. Capriotti, Testing fast reactor fuels in a thermal reactor, Nucl. Eng. Des. (2018). https://doi.org/10.1016/j.nucengdes.2017.12.034.</w:t>
      </w:r>
    </w:p>
    <w:p w14:paraId="4FBDCB3D" w14:textId="77777777" w:rsidR="00A55E93" w:rsidRPr="00A55E93" w:rsidRDefault="00A55E93" w:rsidP="00A55E93">
      <w:pPr>
        <w:widowControl w:val="0"/>
        <w:spacing w:line="240" w:lineRule="atLeast"/>
        <w:ind w:left="640" w:hanging="640"/>
        <w:rPr>
          <w:noProof/>
          <w:sz w:val="18"/>
          <w:szCs w:val="24"/>
        </w:rPr>
      </w:pPr>
      <w:r w:rsidRPr="00A55E93">
        <w:rPr>
          <w:noProof/>
          <w:sz w:val="18"/>
          <w:szCs w:val="24"/>
        </w:rPr>
        <w:t>[3]</w:t>
      </w:r>
      <w:r w:rsidRPr="00A55E93">
        <w:rPr>
          <w:noProof/>
          <w:sz w:val="18"/>
          <w:szCs w:val="24"/>
        </w:rPr>
        <w:tab/>
        <w:t>J.M. Harp, S.L. Hayes, P.G. Medvedev, D.L. Porter, L. Capriotti, Testing Fast Reactor Fuels in a Thermal Reactor: A Comparison Report, Idaho Natl. Lab. Rep. (2017) INL/EXT-17-41677. https://doi.org/10.2172/1458766.</w:t>
      </w:r>
    </w:p>
    <w:p w14:paraId="3F2ACCE3" w14:textId="77777777" w:rsidR="00A55E93" w:rsidRPr="00A55E93" w:rsidRDefault="00A55E93" w:rsidP="00A55E93">
      <w:pPr>
        <w:widowControl w:val="0"/>
        <w:spacing w:line="240" w:lineRule="atLeast"/>
        <w:ind w:left="640" w:hanging="640"/>
        <w:rPr>
          <w:noProof/>
          <w:sz w:val="18"/>
          <w:szCs w:val="24"/>
        </w:rPr>
      </w:pPr>
      <w:r w:rsidRPr="00A55E93">
        <w:rPr>
          <w:noProof/>
          <w:sz w:val="18"/>
          <w:szCs w:val="24"/>
        </w:rPr>
        <w:t>[4]</w:t>
      </w:r>
      <w:r w:rsidRPr="00A55E93">
        <w:rPr>
          <w:noProof/>
          <w:sz w:val="18"/>
          <w:szCs w:val="24"/>
        </w:rPr>
        <w:tab/>
        <w:t>H.J.M. Chichester, S.L. Hayes, D. Dempsey, J.M. Harp, Advanced Reactor Fuels Irradiation Experiment Design Objectives, INL/EXT-16-39923, Rev. 0. (2016).</w:t>
      </w:r>
    </w:p>
    <w:p w14:paraId="6802F641" w14:textId="77777777" w:rsidR="00A55E93" w:rsidRPr="00A55E93" w:rsidRDefault="00A55E93" w:rsidP="00A55E93">
      <w:pPr>
        <w:widowControl w:val="0"/>
        <w:spacing w:line="240" w:lineRule="atLeast"/>
        <w:ind w:left="640" w:hanging="640"/>
        <w:rPr>
          <w:noProof/>
          <w:sz w:val="18"/>
          <w:szCs w:val="24"/>
        </w:rPr>
      </w:pPr>
      <w:r w:rsidRPr="00A55E93">
        <w:rPr>
          <w:noProof/>
          <w:sz w:val="18"/>
          <w:szCs w:val="24"/>
        </w:rPr>
        <w:t>[5]</w:t>
      </w:r>
      <w:r w:rsidRPr="00A55E93">
        <w:rPr>
          <w:noProof/>
          <w:sz w:val="18"/>
          <w:szCs w:val="24"/>
        </w:rPr>
        <w:tab/>
        <w:t>G.L. Povirk, D. Dempsey, J.M. Harp, S.L. Hayes, Developmental Objectives for Advanced Reactor Fuels, INL/EXT-16-39923, Rev. 1. (2017).</w:t>
      </w:r>
    </w:p>
    <w:p w14:paraId="54AE1AFE" w14:textId="77777777" w:rsidR="00A55E93" w:rsidRPr="00A55E93" w:rsidRDefault="00A55E93" w:rsidP="00A55E93">
      <w:pPr>
        <w:widowControl w:val="0"/>
        <w:spacing w:line="240" w:lineRule="atLeast"/>
        <w:ind w:left="640" w:hanging="640"/>
        <w:rPr>
          <w:noProof/>
          <w:sz w:val="18"/>
          <w:szCs w:val="24"/>
        </w:rPr>
      </w:pPr>
      <w:r w:rsidRPr="00A55E93">
        <w:rPr>
          <w:noProof/>
          <w:sz w:val="18"/>
          <w:szCs w:val="24"/>
        </w:rPr>
        <w:t>[6]</w:t>
      </w:r>
      <w:r w:rsidRPr="00A55E93">
        <w:rPr>
          <w:noProof/>
          <w:sz w:val="18"/>
          <w:szCs w:val="24"/>
        </w:rPr>
        <w:tab/>
        <w:t>G.L. Hofman, L.C. Walters, T.H. Bauer, Metallic fast reactor fuels, Prog. Nucl. Energy. (1997). https://doi.org/10.1016/0149-1970(96)00005-4.</w:t>
      </w:r>
    </w:p>
    <w:p w14:paraId="364E5405" w14:textId="77777777" w:rsidR="00A55E93" w:rsidRPr="00A55E93" w:rsidRDefault="00A55E93" w:rsidP="00A55E93">
      <w:pPr>
        <w:widowControl w:val="0"/>
        <w:spacing w:line="240" w:lineRule="atLeast"/>
        <w:ind w:left="640" w:hanging="640"/>
        <w:rPr>
          <w:noProof/>
          <w:sz w:val="18"/>
          <w:szCs w:val="24"/>
        </w:rPr>
      </w:pPr>
      <w:r w:rsidRPr="00A55E93">
        <w:rPr>
          <w:noProof/>
          <w:sz w:val="18"/>
          <w:szCs w:val="24"/>
        </w:rPr>
        <w:t>[7]</w:t>
      </w:r>
      <w:r w:rsidRPr="00A55E93">
        <w:rPr>
          <w:noProof/>
          <w:sz w:val="18"/>
          <w:szCs w:val="24"/>
        </w:rPr>
        <w:tab/>
        <w:t>T. Ogata, Metal Fuel, in: Compr. Nucl. Mater., Elsevier, 2012: pp. 1–40. https://doi.org/10.1016/B978-0-08-056033-5.00049-5.</w:t>
      </w:r>
    </w:p>
    <w:p w14:paraId="75FA242C" w14:textId="77777777" w:rsidR="00A55E93" w:rsidRPr="00A55E93" w:rsidRDefault="00A55E93" w:rsidP="00A55E93">
      <w:pPr>
        <w:widowControl w:val="0"/>
        <w:spacing w:line="240" w:lineRule="atLeast"/>
        <w:ind w:left="640" w:hanging="640"/>
        <w:rPr>
          <w:noProof/>
          <w:sz w:val="18"/>
          <w:szCs w:val="24"/>
        </w:rPr>
      </w:pPr>
      <w:r w:rsidRPr="00A55E93">
        <w:rPr>
          <w:noProof/>
          <w:sz w:val="18"/>
          <w:szCs w:val="24"/>
        </w:rPr>
        <w:t>[8]</w:t>
      </w:r>
      <w:r w:rsidRPr="00A55E93">
        <w:rPr>
          <w:noProof/>
          <w:sz w:val="18"/>
          <w:szCs w:val="24"/>
        </w:rPr>
        <w:tab/>
        <w:t>H. Ohta, T. Ogata, S. Van Winckel, D. Papaioannou, V. V. Rondinella, Minor actinide transmutation in fast reactor metal fuels irradiated for 120 and 360 equivalent full-power days, J. Nucl. Sci. Technol. 53 (2016) 968–980. https://doi.org/10.1080/00223131.2015.1086706.</w:t>
      </w:r>
    </w:p>
    <w:p w14:paraId="184A9C74" w14:textId="77777777" w:rsidR="00A55E93" w:rsidRPr="00A55E93" w:rsidRDefault="00A55E93" w:rsidP="00A55E93">
      <w:pPr>
        <w:widowControl w:val="0"/>
        <w:spacing w:line="240" w:lineRule="atLeast"/>
        <w:ind w:left="640" w:hanging="640"/>
        <w:rPr>
          <w:noProof/>
          <w:sz w:val="18"/>
          <w:szCs w:val="24"/>
        </w:rPr>
      </w:pPr>
      <w:r w:rsidRPr="00A55E93">
        <w:rPr>
          <w:noProof/>
          <w:sz w:val="18"/>
          <w:szCs w:val="24"/>
        </w:rPr>
        <w:t>[9]</w:t>
      </w:r>
      <w:r w:rsidRPr="00A55E93">
        <w:rPr>
          <w:noProof/>
          <w:sz w:val="18"/>
          <w:szCs w:val="24"/>
        </w:rPr>
        <w:tab/>
        <w:t>M.K. Meyer, S.L. Hayes, W.J. Carmack, H. Tsai, The EBR-II X501 minor actinide burning experiment, J. Nucl. Mater. 392 (2009) 176–183. https://doi.org/10.1016/J.JNUCMAT.2009.03.041.</w:t>
      </w:r>
    </w:p>
    <w:p w14:paraId="0160DA59" w14:textId="77777777" w:rsidR="00A55E93" w:rsidRPr="00A55E93" w:rsidRDefault="00A55E93" w:rsidP="00A55E93">
      <w:pPr>
        <w:widowControl w:val="0"/>
        <w:spacing w:line="240" w:lineRule="atLeast"/>
        <w:ind w:left="640" w:hanging="640"/>
        <w:rPr>
          <w:noProof/>
          <w:sz w:val="18"/>
          <w:szCs w:val="24"/>
        </w:rPr>
      </w:pPr>
      <w:r w:rsidRPr="00A55E93">
        <w:rPr>
          <w:noProof/>
          <w:sz w:val="18"/>
          <w:szCs w:val="24"/>
        </w:rPr>
        <w:t>[10]</w:t>
      </w:r>
      <w:r w:rsidRPr="00A55E93">
        <w:rPr>
          <w:noProof/>
          <w:sz w:val="18"/>
          <w:szCs w:val="24"/>
        </w:rPr>
        <w:tab/>
        <w:t>J.M. Harp, L. Capriotti, H.J.M. Chichester, Postirradiation Examination of FUTURIX-FTA metallic alloy experiments, J. Nucl. Mater. 515 (2019) 420–433. https://doi.org/10.1016/J.JNUCMAT.2018.12.051.</w:t>
      </w:r>
    </w:p>
    <w:p w14:paraId="7BA53164" w14:textId="77777777" w:rsidR="00A55E93" w:rsidRPr="00A55E93" w:rsidRDefault="00A55E93" w:rsidP="00A55E93">
      <w:pPr>
        <w:widowControl w:val="0"/>
        <w:spacing w:line="240" w:lineRule="atLeast"/>
        <w:ind w:left="640" w:hanging="640"/>
        <w:rPr>
          <w:noProof/>
          <w:sz w:val="18"/>
          <w:szCs w:val="24"/>
        </w:rPr>
      </w:pPr>
      <w:r w:rsidRPr="00A55E93">
        <w:rPr>
          <w:noProof/>
          <w:sz w:val="18"/>
          <w:szCs w:val="24"/>
        </w:rPr>
        <w:t>[11]</w:t>
      </w:r>
      <w:r w:rsidRPr="00A55E93">
        <w:rPr>
          <w:noProof/>
          <w:sz w:val="18"/>
          <w:szCs w:val="24"/>
        </w:rPr>
        <w:tab/>
        <w:t>G.L. Hofman, L.C. Walters, T.H. Bauer, Metallic fast reactor fuels, Prog. Nucl. Energy. 31 (1997) 83–110. https://doi.org/10.1016/0149-1970(96)00005-4.</w:t>
      </w:r>
    </w:p>
    <w:p w14:paraId="0B64B7DA" w14:textId="77777777" w:rsidR="00A55E93" w:rsidRPr="00A55E93" w:rsidRDefault="00A55E93" w:rsidP="00A55E93">
      <w:pPr>
        <w:widowControl w:val="0"/>
        <w:spacing w:line="240" w:lineRule="atLeast"/>
        <w:ind w:left="640" w:hanging="640"/>
        <w:rPr>
          <w:noProof/>
          <w:sz w:val="18"/>
          <w:szCs w:val="24"/>
        </w:rPr>
      </w:pPr>
      <w:r w:rsidRPr="00A55E93">
        <w:rPr>
          <w:noProof/>
          <w:sz w:val="18"/>
          <w:szCs w:val="24"/>
        </w:rPr>
        <w:t>[12]</w:t>
      </w:r>
      <w:r w:rsidRPr="00A55E93">
        <w:rPr>
          <w:noProof/>
          <w:sz w:val="18"/>
          <w:szCs w:val="24"/>
        </w:rPr>
        <w:tab/>
        <w:t>G.L. Hofman, S.L. Hayes, M.C. Petri, Temperature gradient driven constituent redistribution in UZr alloys, J. Nucl. Mater. 227 (1996) 277–286. https://doi.org/10.1016/0022-3115(95)00129-8.</w:t>
      </w:r>
    </w:p>
    <w:p w14:paraId="31EDE237" w14:textId="77777777" w:rsidR="00A55E93" w:rsidRPr="00A55E93" w:rsidRDefault="00A55E93" w:rsidP="00A55E93">
      <w:pPr>
        <w:widowControl w:val="0"/>
        <w:spacing w:line="240" w:lineRule="atLeast"/>
        <w:ind w:left="640" w:hanging="640"/>
        <w:rPr>
          <w:noProof/>
          <w:sz w:val="18"/>
          <w:szCs w:val="24"/>
        </w:rPr>
      </w:pPr>
      <w:r w:rsidRPr="00A55E93">
        <w:rPr>
          <w:noProof/>
          <w:sz w:val="18"/>
          <w:szCs w:val="24"/>
        </w:rPr>
        <w:t>[13]</w:t>
      </w:r>
      <w:r w:rsidRPr="00A55E93">
        <w:rPr>
          <w:noProof/>
          <w:sz w:val="18"/>
          <w:szCs w:val="24"/>
        </w:rPr>
        <w:tab/>
        <w:t>W.J. Carmack, D.L. Porter, Y.I. Chang, S.L. Hayes, M.K. Meyer, D.E. Burkes, C.B. Lee, T. Mizuno, F. Delage, J. Somers, Metallic fuels for advanced reactors, J. Nucl. Mater. 392 (2009) 139–150. https://doi.org/10.1016/J.JNUCMAT.2009.03.007.</w:t>
      </w:r>
    </w:p>
    <w:p w14:paraId="0E0C1E6B" w14:textId="77777777" w:rsidR="00A55E93" w:rsidRPr="00A55E93" w:rsidRDefault="00A55E93" w:rsidP="00A55E93">
      <w:pPr>
        <w:widowControl w:val="0"/>
        <w:spacing w:line="240" w:lineRule="atLeast"/>
        <w:ind w:left="640" w:hanging="640"/>
        <w:rPr>
          <w:noProof/>
          <w:sz w:val="18"/>
          <w:szCs w:val="24"/>
        </w:rPr>
      </w:pPr>
      <w:r w:rsidRPr="00A55E93">
        <w:rPr>
          <w:noProof/>
          <w:sz w:val="18"/>
          <w:szCs w:val="24"/>
        </w:rPr>
        <w:t>[14]</w:t>
      </w:r>
      <w:r w:rsidRPr="00A55E93">
        <w:rPr>
          <w:noProof/>
          <w:sz w:val="18"/>
          <w:szCs w:val="24"/>
        </w:rPr>
        <w:tab/>
        <w:t>Y.S. Kim, G.. Hofman, S.. Hayes, Y.. Sohn, Constituent redistribution in U–Pu–Zr fuel during irradiation, J. Nucl. Mater. 327 (2004) 27–36. https://doi.org/10.1016/J.JNUCMAT.2004.01.012.</w:t>
      </w:r>
    </w:p>
    <w:p w14:paraId="01F79876" w14:textId="77777777" w:rsidR="00A55E93" w:rsidRPr="00A55E93" w:rsidRDefault="00A55E93" w:rsidP="00A55E93">
      <w:pPr>
        <w:widowControl w:val="0"/>
        <w:spacing w:line="240" w:lineRule="atLeast"/>
        <w:ind w:left="640" w:hanging="640"/>
        <w:rPr>
          <w:noProof/>
          <w:sz w:val="18"/>
          <w:szCs w:val="24"/>
        </w:rPr>
      </w:pPr>
      <w:r w:rsidRPr="00A55E93">
        <w:rPr>
          <w:noProof/>
          <w:sz w:val="18"/>
          <w:szCs w:val="24"/>
        </w:rPr>
        <w:t>[15]</w:t>
      </w:r>
      <w:r w:rsidRPr="00A55E93">
        <w:rPr>
          <w:noProof/>
          <w:sz w:val="18"/>
          <w:szCs w:val="24"/>
        </w:rPr>
        <w:tab/>
        <w:t>L. Capriotti, S. Brémier, K. Inagaki, P. Pöml, D. Papaioannou, H. Ohta, T. Ogata, V. V. Rondinella, Characterization of metallic fuel for minor actinides transmutation in fast reactor, Prog. Nucl. Energy. 94 (2017) 194–201. https://doi.org/10.1016/j.pnucene.2016.04.004.</w:t>
      </w:r>
    </w:p>
    <w:p w14:paraId="12A09314" w14:textId="77777777" w:rsidR="00A55E93" w:rsidRPr="00A55E93" w:rsidRDefault="00A55E93" w:rsidP="00A55E93">
      <w:pPr>
        <w:widowControl w:val="0"/>
        <w:spacing w:line="240" w:lineRule="atLeast"/>
        <w:ind w:left="640" w:hanging="640"/>
        <w:rPr>
          <w:noProof/>
          <w:sz w:val="18"/>
          <w:szCs w:val="24"/>
        </w:rPr>
      </w:pPr>
      <w:r w:rsidRPr="00A55E93">
        <w:rPr>
          <w:noProof/>
          <w:sz w:val="18"/>
          <w:szCs w:val="24"/>
        </w:rPr>
        <w:t>[16]</w:t>
      </w:r>
      <w:r w:rsidRPr="00A55E93">
        <w:rPr>
          <w:noProof/>
          <w:sz w:val="18"/>
          <w:szCs w:val="24"/>
        </w:rPr>
        <w:tab/>
        <w:t>K.E. Wright, J.M. Harp, L. Capriotti, Electron Probe Microanalysis of Irradiated FUTURIX-FTA U-Pu-Zr Alloy with Added Minor Actinides, J. Nucl. Mater. (n.d.) under review.</w:t>
      </w:r>
    </w:p>
    <w:p w14:paraId="35372030" w14:textId="77777777" w:rsidR="00A55E93" w:rsidRPr="00A55E93" w:rsidRDefault="00A55E93" w:rsidP="00A55E93">
      <w:pPr>
        <w:widowControl w:val="0"/>
        <w:spacing w:line="240" w:lineRule="atLeast"/>
        <w:ind w:left="640" w:hanging="640"/>
        <w:rPr>
          <w:noProof/>
          <w:sz w:val="18"/>
          <w:szCs w:val="24"/>
        </w:rPr>
      </w:pPr>
      <w:r w:rsidRPr="00A55E93">
        <w:rPr>
          <w:noProof/>
          <w:sz w:val="18"/>
          <w:szCs w:val="24"/>
        </w:rPr>
        <w:t>[17]</w:t>
      </w:r>
      <w:r w:rsidRPr="00A55E93">
        <w:rPr>
          <w:noProof/>
          <w:sz w:val="18"/>
          <w:szCs w:val="24"/>
        </w:rPr>
        <w:tab/>
        <w:t>L. Capriotti, J.M. Harp, Characterization of a minor actinides bearing metallic fuel pin irradiated in EBR-II, J. Nucl. Mater. 539 (2020). https://doi.org/10.1016/j.jnucmat.2020.152279.</w:t>
      </w:r>
    </w:p>
    <w:p w14:paraId="1EDAAB94" w14:textId="77777777" w:rsidR="00A55E93" w:rsidRPr="00A55E93" w:rsidRDefault="00A55E93" w:rsidP="00A55E93">
      <w:pPr>
        <w:widowControl w:val="0"/>
        <w:spacing w:line="240" w:lineRule="atLeast"/>
        <w:ind w:left="640" w:hanging="640"/>
        <w:rPr>
          <w:noProof/>
          <w:sz w:val="18"/>
          <w:szCs w:val="24"/>
        </w:rPr>
      </w:pPr>
      <w:r w:rsidRPr="00A55E93">
        <w:rPr>
          <w:noProof/>
          <w:sz w:val="18"/>
          <w:szCs w:val="24"/>
        </w:rPr>
        <w:t>[18]</w:t>
      </w:r>
      <w:r w:rsidRPr="00A55E93">
        <w:rPr>
          <w:noProof/>
          <w:sz w:val="18"/>
          <w:szCs w:val="24"/>
        </w:rPr>
        <w:tab/>
        <w:t>J.M. Harp, L. Capriotti, F. Cappia, Baseline Postirradiation Examination of the AFC-3C, AFC-3D, and AFC-4A Experiments, INL/EXT-18-51447. (2018).</w:t>
      </w:r>
    </w:p>
    <w:p w14:paraId="45F513F3" w14:textId="77777777" w:rsidR="00A55E93" w:rsidRPr="00A55E93" w:rsidRDefault="00A55E93" w:rsidP="00A55E93">
      <w:pPr>
        <w:widowControl w:val="0"/>
        <w:spacing w:line="240" w:lineRule="atLeast"/>
        <w:ind w:left="640" w:hanging="640"/>
        <w:rPr>
          <w:noProof/>
          <w:sz w:val="18"/>
          <w:szCs w:val="24"/>
        </w:rPr>
      </w:pPr>
      <w:r w:rsidRPr="00A55E93">
        <w:rPr>
          <w:noProof/>
          <w:sz w:val="18"/>
          <w:szCs w:val="24"/>
        </w:rPr>
        <w:t>[19]</w:t>
      </w:r>
      <w:r w:rsidRPr="00A55E93">
        <w:rPr>
          <w:noProof/>
          <w:sz w:val="18"/>
          <w:szCs w:val="24"/>
        </w:rPr>
        <w:tab/>
        <w:t>J.M. Harp, H.J.M. Chichester, L. Capriotti, Postirradiation examination results of several metallic fuel alloys and forms from low burnup AFC irradiations, J. Nucl. Mater. (2018). https://doi.org/10.1016/j.jnucmat.2018.07.003.</w:t>
      </w:r>
    </w:p>
    <w:p w14:paraId="660B1A2E" w14:textId="77777777" w:rsidR="00A55E93" w:rsidRPr="00A55E93" w:rsidRDefault="00A55E93" w:rsidP="00A55E93">
      <w:pPr>
        <w:widowControl w:val="0"/>
        <w:spacing w:line="240" w:lineRule="atLeast"/>
        <w:ind w:left="640" w:hanging="640"/>
        <w:rPr>
          <w:noProof/>
          <w:sz w:val="18"/>
          <w:szCs w:val="24"/>
        </w:rPr>
      </w:pPr>
      <w:r w:rsidRPr="00A55E93">
        <w:rPr>
          <w:noProof/>
          <w:sz w:val="18"/>
          <w:szCs w:val="24"/>
        </w:rPr>
        <w:t>[20]</w:t>
      </w:r>
      <w:r w:rsidRPr="00A55E93">
        <w:rPr>
          <w:noProof/>
          <w:sz w:val="18"/>
          <w:szCs w:val="24"/>
        </w:rPr>
        <w:tab/>
        <w:t>G.W. Egeland, R.D. Mariani, T. Hartmann, D.L. Porter, S.L. Hayes, J.R. Kennedy, Reduction of FCCI effects in lanthanide–iron diffusion couples by doping with palladium, J. Nucl. Mater. 440 (2013) 178–192. https://doi.org/10.1016/j.jnucmat.2013.04.060.</w:t>
      </w:r>
    </w:p>
    <w:p w14:paraId="52F84CCC" w14:textId="77777777" w:rsidR="00A55E93" w:rsidRPr="00A55E93" w:rsidRDefault="00A55E93" w:rsidP="00A55E93">
      <w:pPr>
        <w:widowControl w:val="0"/>
        <w:spacing w:line="240" w:lineRule="atLeast"/>
        <w:ind w:left="640" w:hanging="640"/>
        <w:rPr>
          <w:noProof/>
          <w:sz w:val="18"/>
          <w:szCs w:val="24"/>
        </w:rPr>
      </w:pPr>
      <w:r w:rsidRPr="00A55E93">
        <w:rPr>
          <w:noProof/>
          <w:sz w:val="18"/>
          <w:szCs w:val="24"/>
        </w:rPr>
        <w:t>[21]</w:t>
      </w:r>
      <w:r w:rsidRPr="00A55E93">
        <w:rPr>
          <w:noProof/>
          <w:sz w:val="18"/>
          <w:szCs w:val="24"/>
        </w:rPr>
        <w:tab/>
        <w:t>R.D. Mariani, D.L. Porter, V. Blackwood, Z. Jones, D. Olson, B. Mishra, J.R. Kennedy, S.L. Hayes, R.D. Mariani, D.L. Porter, V. Blackwood, Z. Jones, D. Olson, B. Mishra, J.R. Kennedy, S.L. Hayes, New Fuel Alloys Seeking Optimal Solidus and Phase Behavior for High Burnup and TRU Burning, in: Int. Conf. Fast React. Relat. Fuel Cyles Safe Technol. Sustain. Scenar., 2013.</w:t>
      </w:r>
    </w:p>
    <w:p w14:paraId="1AA71224" w14:textId="77777777" w:rsidR="00A55E93" w:rsidRPr="00A55E93" w:rsidRDefault="00A55E93" w:rsidP="00A55E93">
      <w:pPr>
        <w:widowControl w:val="0"/>
        <w:spacing w:line="240" w:lineRule="atLeast"/>
        <w:ind w:left="640" w:hanging="640"/>
        <w:rPr>
          <w:noProof/>
          <w:sz w:val="18"/>
          <w:szCs w:val="24"/>
        </w:rPr>
      </w:pPr>
      <w:r w:rsidRPr="00A55E93">
        <w:rPr>
          <w:noProof/>
          <w:sz w:val="18"/>
          <w:szCs w:val="24"/>
        </w:rPr>
        <w:t>[22]</w:t>
      </w:r>
      <w:r w:rsidRPr="00A55E93">
        <w:rPr>
          <w:noProof/>
          <w:sz w:val="18"/>
          <w:szCs w:val="24"/>
        </w:rPr>
        <w:tab/>
        <w:t>J.M. Harp, D.L. Porter, B.D. Miller, T.L. Trowbridge, W.J. Carmack, Scanning electron microscopy examination of a Fast Flux Test Facility irradiated U-10Zr fuel cross section clad with HT-9, J. Nucl. Mater. 494 (2017) 227–239. https://doi.org/10.1016/j.jnucmat.2017.07.040.</w:t>
      </w:r>
    </w:p>
    <w:p w14:paraId="166FB55D" w14:textId="77777777" w:rsidR="00A55E93" w:rsidRPr="00A55E93" w:rsidRDefault="00A55E93" w:rsidP="00A55E93">
      <w:pPr>
        <w:widowControl w:val="0"/>
        <w:spacing w:line="240" w:lineRule="atLeast"/>
        <w:ind w:left="640" w:hanging="640"/>
        <w:rPr>
          <w:noProof/>
          <w:sz w:val="18"/>
        </w:rPr>
      </w:pPr>
      <w:r w:rsidRPr="00A55E93">
        <w:rPr>
          <w:noProof/>
          <w:sz w:val="18"/>
          <w:szCs w:val="24"/>
        </w:rPr>
        <w:t>[23]</w:t>
      </w:r>
      <w:r w:rsidRPr="00A55E93">
        <w:rPr>
          <w:noProof/>
          <w:sz w:val="18"/>
          <w:szCs w:val="24"/>
        </w:rPr>
        <w:tab/>
        <w:t>J.M. Harp, L. Capriotti, D.L. Porter, J.I. Cole, U-10Zr and U-5Fs: Fuel/cladding chemical interaction behavior differences, J. Nucl. Mater. 528 (2020). https://doi.org/10.1016/j.jnucmat.2019.151840.</w:t>
      </w:r>
    </w:p>
    <w:p w14:paraId="338E28B2" w14:textId="7D9E1552" w:rsidR="004F2080" w:rsidRDefault="004F2080" w:rsidP="004F2080">
      <w:pPr>
        <w:pStyle w:val="Referencelist"/>
        <w:numPr>
          <w:ilvl w:val="0"/>
          <w:numId w:val="0"/>
        </w:numPr>
        <w:ind w:left="720" w:hanging="288"/>
      </w:pPr>
      <w:r>
        <w:fldChar w:fldCharType="end"/>
      </w:r>
    </w:p>
    <w:p w14:paraId="433FE0B6" w14:textId="77777777" w:rsidR="00F45EEE" w:rsidRPr="00662532" w:rsidRDefault="00F45EEE" w:rsidP="00537496">
      <w:pPr>
        <w:pStyle w:val="BodyText"/>
        <w:ind w:firstLine="0"/>
        <w:jc w:val="left"/>
      </w:pPr>
    </w:p>
    <w:sectPr w:rsidR="00F45EEE" w:rsidRPr="00662532" w:rsidSect="0026525A">
      <w:headerReference w:type="even" r:id="rId21"/>
      <w:headerReference w:type="default" r:id="rId22"/>
      <w:footerReference w:type="even" r:id="rId23"/>
      <w:footerReference w:type="default" r:id="rId24"/>
      <w:headerReference w:type="first" r:id="rId25"/>
      <w:footerReference w:type="first" r:id="rId26"/>
      <w:type w:val="oddPage"/>
      <w:pgSz w:w="11907" w:h="16840" w:code="9"/>
      <w:pgMar w:top="1440" w:right="1440" w:bottom="1440" w:left="1440" w:header="539" w:footer="964"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44532C" w14:textId="77777777" w:rsidR="00305EC8" w:rsidRDefault="00305EC8">
      <w:r>
        <w:separator/>
      </w:r>
    </w:p>
  </w:endnote>
  <w:endnote w:type="continuationSeparator" w:id="0">
    <w:p w14:paraId="4C3FFE41" w14:textId="77777777" w:rsidR="00305EC8" w:rsidRDefault="00305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20208030705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FE0C6" w14:textId="59EAE3E4" w:rsidR="00221029" w:rsidRDefault="00221029">
    <w:pPr>
      <w:pStyle w:val="zyxClassification1"/>
    </w:pPr>
    <w:r>
      <w:fldChar w:fldCharType="begin"/>
    </w:r>
    <w:r>
      <w:instrText xml:space="preserve"> DOCPROPERTY "IaeaClassification"  \* MERGEFORMAT </w:instrText>
    </w:r>
    <w:r>
      <w:fldChar w:fldCharType="end"/>
    </w:r>
  </w:p>
  <w:p w14:paraId="433FE0C7" w14:textId="58F53CD7" w:rsidR="00221029" w:rsidRDefault="00221029">
    <w:pPr>
      <w:pStyle w:val="zyxClassification2"/>
    </w:pPr>
    <w:r>
      <w:fldChar w:fldCharType="begin"/>
    </w:r>
    <w:r>
      <w:instrText>DOCPROPERTY "IaeaClassification2"  \* MERGEFORMAT</w:instrTex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FE0C8" w14:textId="55A6564F" w:rsidR="00221029" w:rsidRDefault="00221029">
    <w:pPr>
      <w:pStyle w:val="zyxClassification1"/>
    </w:pPr>
    <w:r>
      <w:fldChar w:fldCharType="begin"/>
    </w:r>
    <w:r>
      <w:instrText xml:space="preserve"> DOCPROPERTY "IaeaClassification"  \* MERGEFORMAT </w:instrText>
    </w:r>
    <w:r>
      <w:fldChar w:fldCharType="end"/>
    </w:r>
  </w:p>
  <w:p w14:paraId="433FE0C9" w14:textId="54F7AE4E" w:rsidR="00221029" w:rsidRPr="00037321" w:rsidRDefault="00221029">
    <w:pPr>
      <w:pStyle w:val="zyxClassification2"/>
      <w:rPr>
        <w:rFonts w:ascii="Times New Roman" w:hAnsi="Times New Roman" w:cs="Times New Roman"/>
        <w:sz w:val="20"/>
      </w:rPr>
    </w:pPr>
    <w:r w:rsidRPr="00037321">
      <w:rPr>
        <w:rFonts w:ascii="Times New Roman" w:hAnsi="Times New Roman" w:cs="Times New Roman"/>
        <w:sz w:val="20"/>
      </w:rPr>
      <w:fldChar w:fldCharType="begin"/>
    </w:r>
    <w:r w:rsidRPr="00037321">
      <w:rPr>
        <w:rFonts w:ascii="Times New Roman" w:hAnsi="Times New Roman" w:cs="Times New Roman"/>
        <w:sz w:val="20"/>
      </w:rPr>
      <w:instrText xml:space="preserve"> PAGE </w:instrText>
    </w:r>
    <w:r w:rsidRPr="00037321">
      <w:rPr>
        <w:rFonts w:ascii="Times New Roman" w:hAnsi="Times New Roman" w:cs="Times New Roman"/>
        <w:sz w:val="20"/>
      </w:rPr>
      <w:fldChar w:fldCharType="separate"/>
    </w:r>
    <w:r>
      <w:rPr>
        <w:rFonts w:ascii="Times New Roman" w:hAnsi="Times New Roman" w:cs="Times New Roman"/>
        <w:noProof/>
        <w:sz w:val="20"/>
      </w:rPr>
      <w:t>1</w:t>
    </w:r>
    <w:r w:rsidRPr="00037321">
      <w:rPr>
        <w:rFonts w:ascii="Times New Roman" w:hAnsi="Times New Roman" w:cs="Times New Roman"/>
        <w:sz w:val="20"/>
      </w:rPr>
      <w:fldChar w:fldCharType="end"/>
    </w:r>
    <w:r w:rsidRPr="00037321">
      <w:rPr>
        <w:rFonts w:ascii="Times New Roman" w:hAnsi="Times New Roman" w:cs="Times New Roman"/>
        <w:sz w:val="20"/>
      </w:rPr>
      <w:fldChar w:fldCharType="begin"/>
    </w:r>
    <w:r w:rsidRPr="00037321">
      <w:rPr>
        <w:rFonts w:ascii="Times New Roman" w:hAnsi="Times New Roman" w:cs="Times New Roman"/>
        <w:sz w:val="20"/>
      </w:rPr>
      <w:instrText>DOCPROPERTY "IaeaClassification2"  \* MERGEFORMAT</w:instrText>
    </w:r>
    <w:r w:rsidRPr="00037321">
      <w:rPr>
        <w:rFonts w:ascii="Times New Roman" w:hAnsi="Times New Roman" w:cs="Times New Roman"/>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vertAnchor="page" w:horzAnchor="page" w:tblpX="1390" w:tblpY="15707"/>
      <w:tblOverlap w:val="never"/>
      <w:tblW w:w="10314" w:type="dxa"/>
      <w:tblLook w:val="0000" w:firstRow="0" w:lastRow="0" w:firstColumn="0" w:lastColumn="0" w:noHBand="0" w:noVBand="0"/>
    </w:tblPr>
    <w:tblGrid>
      <w:gridCol w:w="4644"/>
      <w:gridCol w:w="5670"/>
    </w:tblGrid>
    <w:tr w:rsidR="00221029" w14:paraId="433FE0D8" w14:textId="77777777">
      <w:trPr>
        <w:cantSplit/>
      </w:trPr>
      <w:tc>
        <w:tcPr>
          <w:tcW w:w="4644" w:type="dxa"/>
        </w:tcPr>
        <w:p w14:paraId="433FE0D4" w14:textId="723197D9" w:rsidR="00221029" w:rsidRDefault="00221029">
          <w:pPr>
            <w:pStyle w:val="zyxDistribution"/>
            <w:framePr w:wrap="auto" w:vAnchor="margin" w:hAnchor="text" w:xAlign="left" w:yAlign="inline"/>
            <w:suppressOverlap w:val="0"/>
          </w:pPr>
          <w:r>
            <w:fldChar w:fldCharType="begin"/>
          </w:r>
          <w:r>
            <w:instrText xml:space="preserve"> DOCPROPERTY "IaeaDistribution"  \* MERGEFORMAT </w:instrText>
          </w:r>
          <w:r>
            <w:fldChar w:fldCharType="end"/>
          </w:r>
        </w:p>
        <w:p w14:paraId="433FE0D5" w14:textId="2B69A376" w:rsidR="00221029" w:rsidRDefault="00221029">
          <w:pPr>
            <w:pStyle w:val="zyxSensitivity"/>
            <w:framePr w:wrap="auto" w:vAnchor="margin" w:hAnchor="text" w:xAlign="left" w:yAlign="inline"/>
            <w:suppressOverlap w:val="0"/>
          </w:pPr>
          <w:r>
            <w:fldChar w:fldCharType="begin"/>
          </w:r>
          <w:r>
            <w:instrText xml:space="preserve"> DOCPROPERTY "IaeaSensitivity"  \* MERGEFORMAT </w:instrText>
          </w:r>
          <w:r>
            <w:fldChar w:fldCharType="end"/>
          </w:r>
        </w:p>
      </w:tc>
      <w:bookmarkStart w:id="3" w:name="DOC_bkmClassification2"/>
      <w:tc>
        <w:tcPr>
          <w:tcW w:w="5670" w:type="dxa"/>
          <w:tcMar>
            <w:right w:w="249" w:type="dxa"/>
          </w:tcMar>
        </w:tcPr>
        <w:p w14:paraId="433FE0D6" w14:textId="2DCE5364" w:rsidR="00221029" w:rsidRDefault="00221029">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3"/>
        <w:p w14:paraId="433FE0D7" w14:textId="20C83BA4" w:rsidR="00221029" w:rsidRDefault="00221029">
          <w:pPr>
            <w:spacing w:after="20" w:line="220" w:lineRule="exact"/>
            <w:jc w:val="right"/>
            <w:rPr>
              <w:rFonts w:ascii="Arial" w:hAnsi="Arial" w:cs="Arial"/>
              <w:color w:val="FF0000"/>
            </w:rPr>
          </w:pPr>
          <w:r>
            <w:rPr>
              <w:rFonts w:ascii="Arial" w:hAnsi="Arial"/>
              <w:b/>
            </w:rPr>
            <w:fldChar w:fldCharType="begin"/>
          </w:r>
          <w:r>
            <w:rPr>
              <w:rFonts w:ascii="Arial" w:hAnsi="Arial"/>
              <w:b/>
            </w:rPr>
            <w:instrText>DOCPROPERTY "IaeaConfidentialAttachments"  \* MERGEFORMAT</w:instrText>
          </w:r>
          <w:r>
            <w:rPr>
              <w:rFonts w:ascii="Arial" w:hAnsi="Arial"/>
              <w:b/>
            </w:rPr>
            <w:fldChar w:fldCharType="end"/>
          </w:r>
          <w:r>
            <w:rPr>
              <w:rFonts w:ascii="Arial" w:hAnsi="Arial" w:cs="Arial"/>
              <w:color w:val="FF0000"/>
            </w:rPr>
            <w:fldChar w:fldCharType="begin"/>
          </w:r>
          <w:r>
            <w:rPr>
              <w:rFonts w:ascii="Arial" w:hAnsi="Arial" w:cs="Arial"/>
              <w:color w:val="FF0000"/>
            </w:rPr>
            <w:instrText>DOCPROPERTY "IaeaClassification2"  \* MERGEFORMAT</w:instrText>
          </w:r>
          <w:r>
            <w:rPr>
              <w:rFonts w:ascii="Arial" w:hAnsi="Arial" w:cs="Arial"/>
              <w:color w:val="FF0000"/>
            </w:rPr>
            <w:fldChar w:fldCharType="end"/>
          </w:r>
        </w:p>
      </w:tc>
    </w:tr>
  </w:tbl>
  <w:bookmarkStart w:id="4" w:name="DOC_bkmFileName"/>
  <w:p w14:paraId="433FE0D9" w14:textId="192D8320" w:rsidR="00221029" w:rsidRDefault="00221029">
    <w:r>
      <w:rPr>
        <w:sz w:val="16"/>
      </w:rPr>
      <w:fldChar w:fldCharType="begin"/>
    </w:r>
    <w:r>
      <w:rPr>
        <w:sz w:val="16"/>
      </w:rPr>
      <w:instrText xml:space="preserve"> FILENAME \* MERGEFORMAT </w:instrText>
    </w:r>
    <w:r>
      <w:rPr>
        <w:sz w:val="16"/>
      </w:rPr>
      <w:fldChar w:fldCharType="separate"/>
    </w:r>
    <w:r>
      <w:rPr>
        <w:noProof/>
        <w:sz w:val="16"/>
      </w:rPr>
      <w:t>FR21_Fullpaper_PIE on AFC metallic fuel concepts_Capriotti.docx</w:t>
    </w:r>
    <w:r>
      <w:rPr>
        <w:sz w:val="16"/>
      </w:rPr>
      <w:fldChar w:fldCharType="end"/>
    </w:r>
    <w:bookmarkEnd w:id="4"/>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67C75E" w14:textId="77777777" w:rsidR="00305EC8" w:rsidRDefault="00305EC8">
      <w:r>
        <w:t>___________________________________________________________________________</w:t>
      </w:r>
    </w:p>
  </w:footnote>
  <w:footnote w:type="continuationSeparator" w:id="0">
    <w:p w14:paraId="5150A35E" w14:textId="77777777" w:rsidR="00305EC8" w:rsidRDefault="00305EC8">
      <w:r>
        <w:t>___________________________________________________________________________</w:t>
      </w:r>
    </w:p>
  </w:footnote>
  <w:footnote w:type="continuationNotice" w:id="1">
    <w:p w14:paraId="747802E9" w14:textId="77777777" w:rsidR="00305EC8" w:rsidRDefault="00305EC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FE0C0" w14:textId="1194BC5D" w:rsidR="00221029" w:rsidRDefault="00221029" w:rsidP="00CF7AF3">
    <w:pPr>
      <w:pStyle w:val="Runninghead"/>
    </w:pPr>
    <w:r>
      <w:tab/>
      <w:t>FR21: IAEA-CN-291/</w:t>
    </w:r>
    <w:r w:rsidRPr="008E5934">
      <w:t xml:space="preserve"> 164</w:t>
    </w:r>
    <w:r>
      <w:t xml:space="preserve"> </w:t>
    </w:r>
  </w:p>
  <w:p w14:paraId="433FE0C2" w14:textId="273D7461" w:rsidR="00221029" w:rsidRDefault="00221029" w:rsidP="00CF7AF3">
    <w:pPr>
      <w:pStyle w:val="zyxClassification1"/>
      <w:tabs>
        <w:tab w:val="left" w:pos="3956"/>
        <w:tab w:val="right" w:pos="9071"/>
      </w:tabs>
      <w:jc w:val="left"/>
    </w:pPr>
    <w:r>
      <w:tab/>
    </w:r>
    <w:r>
      <w:fldChar w:fldCharType="begin"/>
    </w:r>
    <w:r>
      <w:instrText xml:space="preserve"> DOCPROPERTY "IaeaClassification"  \* MERGEFORMAT </w:instrText>
    </w:r>
    <w:r>
      <w:fldChar w:fldCharType="end"/>
    </w:r>
  </w:p>
  <w:p w14:paraId="433FE0C3" w14:textId="399115E0" w:rsidR="00221029" w:rsidRDefault="00221029">
    <w:pPr>
      <w:pStyle w:val="zyxClassification2"/>
    </w:pPr>
    <w:r>
      <w:fldChar w:fldCharType="begin"/>
    </w:r>
    <w:r>
      <w:instrText>DOCPROPERTY "IaeaClassification2"  \* MERGEFORMAT</w:instrTex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FE0C4" w14:textId="20870694" w:rsidR="00221029" w:rsidRDefault="00221029" w:rsidP="00B82FA5">
    <w:pPr>
      <w:pStyle w:val="Runninghead"/>
    </w:pPr>
    <w:r>
      <w:t>CAPRIOTTI and HARP</w:t>
    </w:r>
  </w:p>
  <w:p w14:paraId="433FE0C5" w14:textId="22AAF326" w:rsidR="00221029" w:rsidRPr="009E1558" w:rsidRDefault="00221029" w:rsidP="00037321">
    <w:pPr>
      <w:jc w:val="center"/>
      <w:rPr>
        <w:color w:val="BFBFBF" w:themeColor="background1" w:themeShade="BF"/>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vertAnchor="page" w:horzAnchor="page" w:tblpX="1333" w:tblpY="228"/>
      <w:tblOverlap w:val="never"/>
      <w:tblW w:w="10319" w:type="dxa"/>
      <w:tblLayout w:type="fixed"/>
      <w:tblLook w:val="0000" w:firstRow="0" w:lastRow="0" w:firstColumn="0" w:lastColumn="0" w:noHBand="0" w:noVBand="0"/>
    </w:tblPr>
    <w:tblGrid>
      <w:gridCol w:w="979"/>
      <w:gridCol w:w="3638"/>
      <w:gridCol w:w="5702"/>
    </w:tblGrid>
    <w:tr w:rsidR="00221029" w14:paraId="433FE0CE" w14:textId="77777777">
      <w:trPr>
        <w:cantSplit/>
        <w:trHeight w:val="716"/>
      </w:trPr>
      <w:tc>
        <w:tcPr>
          <w:tcW w:w="979" w:type="dxa"/>
          <w:vMerge w:val="restart"/>
        </w:tcPr>
        <w:p w14:paraId="433FE0CA" w14:textId="77777777" w:rsidR="00221029" w:rsidRDefault="00221029">
          <w:pPr>
            <w:spacing w:before="180"/>
            <w:ind w:left="17"/>
          </w:pPr>
        </w:p>
      </w:tc>
      <w:tc>
        <w:tcPr>
          <w:tcW w:w="3638" w:type="dxa"/>
          <w:vAlign w:val="bottom"/>
        </w:tcPr>
        <w:p w14:paraId="433FE0CB" w14:textId="77777777" w:rsidR="00221029" w:rsidRDefault="00221029">
          <w:pPr>
            <w:spacing w:after="20"/>
          </w:pPr>
        </w:p>
      </w:tc>
      <w:bookmarkStart w:id="2" w:name="DOC_bkmClassification1"/>
      <w:tc>
        <w:tcPr>
          <w:tcW w:w="5702" w:type="dxa"/>
          <w:vMerge w:val="restart"/>
          <w:tcMar>
            <w:right w:w="193" w:type="dxa"/>
          </w:tcMar>
        </w:tcPr>
        <w:p w14:paraId="433FE0CC" w14:textId="7A02E00D" w:rsidR="00221029" w:rsidRDefault="00221029">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2"/>
        <w:p w14:paraId="433FE0CD" w14:textId="04B4E901" w:rsidR="00221029" w:rsidRDefault="00221029">
          <w:pPr>
            <w:pStyle w:val="zyxConfid2Red"/>
          </w:pPr>
          <w:r>
            <w:fldChar w:fldCharType="begin"/>
          </w:r>
          <w:r>
            <w:instrText>DOCPROPERTY "IaeaClassification2"  \* MERGEFORMAT</w:instrText>
          </w:r>
          <w:r>
            <w:fldChar w:fldCharType="end"/>
          </w:r>
        </w:p>
      </w:tc>
    </w:tr>
    <w:tr w:rsidR="00221029" w14:paraId="433FE0D2" w14:textId="77777777">
      <w:trPr>
        <w:cantSplit/>
        <w:trHeight w:val="167"/>
      </w:trPr>
      <w:tc>
        <w:tcPr>
          <w:tcW w:w="979" w:type="dxa"/>
          <w:vMerge/>
        </w:tcPr>
        <w:p w14:paraId="433FE0CF" w14:textId="77777777" w:rsidR="00221029" w:rsidRDefault="00221029">
          <w:pPr>
            <w:spacing w:before="57"/>
          </w:pPr>
        </w:p>
      </w:tc>
      <w:tc>
        <w:tcPr>
          <w:tcW w:w="3638" w:type="dxa"/>
          <w:vAlign w:val="bottom"/>
        </w:tcPr>
        <w:p w14:paraId="433FE0D0" w14:textId="77777777" w:rsidR="00221029" w:rsidRDefault="00221029">
          <w:pPr>
            <w:pStyle w:val="Heading9"/>
            <w:spacing w:before="0" w:after="10"/>
          </w:pPr>
        </w:p>
      </w:tc>
      <w:tc>
        <w:tcPr>
          <w:tcW w:w="5702" w:type="dxa"/>
          <w:vMerge/>
          <w:vAlign w:val="bottom"/>
        </w:tcPr>
        <w:p w14:paraId="433FE0D1" w14:textId="77777777" w:rsidR="00221029" w:rsidRDefault="00221029">
          <w:pPr>
            <w:pStyle w:val="Heading9"/>
            <w:spacing w:before="0" w:after="10"/>
          </w:pPr>
        </w:p>
      </w:tc>
    </w:tr>
  </w:tbl>
  <w:p w14:paraId="433FE0D3" w14:textId="77777777" w:rsidR="00221029" w:rsidRDefault="0022102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EA764FE2"/>
    <w:lvl w:ilvl="0">
      <w:start w:val="1"/>
      <w:numFmt w:val="bullet"/>
      <w:pStyle w:val="ListBullet"/>
      <w:lvlText w:val=""/>
      <w:lvlJc w:val="left"/>
      <w:pPr>
        <w:tabs>
          <w:tab w:val="num" w:pos="360"/>
        </w:tabs>
        <w:ind w:left="360" w:hanging="360"/>
      </w:pPr>
      <w:rPr>
        <w:rFonts w:ascii="Symbol" w:hAnsi="Symbol" w:hint="default"/>
        <w:sz w:val="20"/>
        <w:szCs w:val="20"/>
      </w:rPr>
    </w:lvl>
  </w:abstractNum>
  <w:abstractNum w:abstractNumId="1" w15:restartNumberingAfterBreak="0">
    <w:nsid w:val="0A271E86"/>
    <w:multiLevelType w:val="multilevel"/>
    <w:tmpl w:val="A08A77C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CC7609A"/>
    <w:multiLevelType w:val="hybridMultilevel"/>
    <w:tmpl w:val="F5F0AE86"/>
    <w:lvl w:ilvl="0" w:tplc="8266EEF0">
      <w:start w:val="1"/>
      <w:numFmt w:val="lowerLetter"/>
      <w:lvlText w:val="%1)"/>
      <w:lvlJc w:val="left"/>
      <w:pPr>
        <w:ind w:left="2572" w:hanging="360"/>
      </w:pPr>
      <w:rPr>
        <w:rFonts w:hint="default"/>
      </w:rPr>
    </w:lvl>
    <w:lvl w:ilvl="1" w:tplc="04090019" w:tentative="1">
      <w:start w:val="1"/>
      <w:numFmt w:val="lowerLetter"/>
      <w:lvlText w:val="%2."/>
      <w:lvlJc w:val="left"/>
      <w:pPr>
        <w:ind w:left="3292" w:hanging="360"/>
      </w:pPr>
    </w:lvl>
    <w:lvl w:ilvl="2" w:tplc="0409001B" w:tentative="1">
      <w:start w:val="1"/>
      <w:numFmt w:val="lowerRoman"/>
      <w:lvlText w:val="%3."/>
      <w:lvlJc w:val="right"/>
      <w:pPr>
        <w:ind w:left="4012" w:hanging="180"/>
      </w:pPr>
    </w:lvl>
    <w:lvl w:ilvl="3" w:tplc="0409000F" w:tentative="1">
      <w:start w:val="1"/>
      <w:numFmt w:val="decimal"/>
      <w:lvlText w:val="%4."/>
      <w:lvlJc w:val="left"/>
      <w:pPr>
        <w:ind w:left="4732" w:hanging="360"/>
      </w:pPr>
    </w:lvl>
    <w:lvl w:ilvl="4" w:tplc="04090019" w:tentative="1">
      <w:start w:val="1"/>
      <w:numFmt w:val="lowerLetter"/>
      <w:lvlText w:val="%5."/>
      <w:lvlJc w:val="left"/>
      <w:pPr>
        <w:ind w:left="5452" w:hanging="360"/>
      </w:pPr>
    </w:lvl>
    <w:lvl w:ilvl="5" w:tplc="0409001B" w:tentative="1">
      <w:start w:val="1"/>
      <w:numFmt w:val="lowerRoman"/>
      <w:lvlText w:val="%6."/>
      <w:lvlJc w:val="right"/>
      <w:pPr>
        <w:ind w:left="6172" w:hanging="180"/>
      </w:pPr>
    </w:lvl>
    <w:lvl w:ilvl="6" w:tplc="0409000F" w:tentative="1">
      <w:start w:val="1"/>
      <w:numFmt w:val="decimal"/>
      <w:lvlText w:val="%7."/>
      <w:lvlJc w:val="left"/>
      <w:pPr>
        <w:ind w:left="6892" w:hanging="360"/>
      </w:pPr>
    </w:lvl>
    <w:lvl w:ilvl="7" w:tplc="04090019" w:tentative="1">
      <w:start w:val="1"/>
      <w:numFmt w:val="lowerLetter"/>
      <w:lvlText w:val="%8."/>
      <w:lvlJc w:val="left"/>
      <w:pPr>
        <w:ind w:left="7612" w:hanging="360"/>
      </w:pPr>
    </w:lvl>
    <w:lvl w:ilvl="8" w:tplc="0409001B" w:tentative="1">
      <w:start w:val="1"/>
      <w:numFmt w:val="lowerRoman"/>
      <w:lvlText w:val="%9."/>
      <w:lvlJc w:val="right"/>
      <w:pPr>
        <w:ind w:left="8332" w:hanging="180"/>
      </w:pPr>
    </w:lvl>
  </w:abstractNum>
  <w:abstractNum w:abstractNumId="3" w15:restartNumberingAfterBreak="0">
    <w:nsid w:val="0DA24264"/>
    <w:multiLevelType w:val="multilevel"/>
    <w:tmpl w:val="F1EC865C"/>
    <w:lvl w:ilvl="0">
      <w:start w:val="1"/>
      <w:numFmt w:val="decimal"/>
      <w:pStyle w:val="AgendaList"/>
      <w:lvlText w:val="%1."/>
      <w:lvlJc w:val="left"/>
      <w:pPr>
        <w:tabs>
          <w:tab w:val="num" w:pos="459"/>
        </w:tabs>
        <w:ind w:left="45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919"/>
        </w:tabs>
        <w:ind w:left="91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378"/>
        </w:tabs>
        <w:ind w:left="1378" w:hanging="459"/>
      </w:pPr>
      <w:rPr>
        <w:rFonts w:asci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tabs>
          <w:tab w:val="num" w:pos="811"/>
        </w:tabs>
        <w:ind w:left="811" w:hanging="360"/>
      </w:pPr>
      <w:rPr>
        <w:rFonts w:hint="default"/>
      </w:rPr>
    </w:lvl>
    <w:lvl w:ilvl="4">
      <w:start w:val="1"/>
      <w:numFmt w:val="lowerLetter"/>
      <w:lvlText w:val="(%5)"/>
      <w:lvlJc w:val="left"/>
      <w:pPr>
        <w:tabs>
          <w:tab w:val="num" w:pos="1171"/>
        </w:tabs>
        <w:ind w:left="1171" w:hanging="360"/>
      </w:pPr>
      <w:rPr>
        <w:rFonts w:hint="default"/>
      </w:rPr>
    </w:lvl>
    <w:lvl w:ilvl="5">
      <w:start w:val="1"/>
      <w:numFmt w:val="lowerRoman"/>
      <w:lvlText w:val="(%6)"/>
      <w:lvlJc w:val="left"/>
      <w:pPr>
        <w:tabs>
          <w:tab w:val="num" w:pos="1531"/>
        </w:tabs>
        <w:ind w:left="1531" w:hanging="360"/>
      </w:pPr>
      <w:rPr>
        <w:rFonts w:hint="default"/>
      </w:rPr>
    </w:lvl>
    <w:lvl w:ilvl="6">
      <w:start w:val="1"/>
      <w:numFmt w:val="decimal"/>
      <w:lvlText w:val="%7."/>
      <w:lvlJc w:val="left"/>
      <w:pPr>
        <w:tabs>
          <w:tab w:val="num" w:pos="1891"/>
        </w:tabs>
        <w:ind w:left="1891" w:hanging="360"/>
      </w:pPr>
      <w:rPr>
        <w:rFonts w:hint="default"/>
      </w:rPr>
    </w:lvl>
    <w:lvl w:ilvl="7">
      <w:start w:val="1"/>
      <w:numFmt w:val="lowerLetter"/>
      <w:lvlText w:val="%8."/>
      <w:lvlJc w:val="left"/>
      <w:pPr>
        <w:tabs>
          <w:tab w:val="num" w:pos="2251"/>
        </w:tabs>
        <w:ind w:left="2251" w:hanging="360"/>
      </w:pPr>
      <w:rPr>
        <w:rFonts w:hint="default"/>
      </w:rPr>
    </w:lvl>
    <w:lvl w:ilvl="8">
      <w:start w:val="1"/>
      <w:numFmt w:val="lowerRoman"/>
      <w:lvlText w:val="%9."/>
      <w:lvlJc w:val="left"/>
      <w:pPr>
        <w:tabs>
          <w:tab w:val="num" w:pos="2611"/>
        </w:tabs>
        <w:ind w:left="2611" w:hanging="360"/>
      </w:pPr>
      <w:rPr>
        <w:rFonts w:hint="default"/>
      </w:rPr>
    </w:lvl>
  </w:abstractNum>
  <w:abstractNum w:abstractNumId="4" w15:restartNumberingAfterBreak="0">
    <w:nsid w:val="179F5671"/>
    <w:multiLevelType w:val="hybridMultilevel"/>
    <w:tmpl w:val="67246400"/>
    <w:name w:val="HeadingTemplate2"/>
    <w:lvl w:ilvl="0" w:tplc="EDCE82DC">
      <w:start w:val="1"/>
      <w:numFmt w:val="bullet"/>
      <w:pStyle w:val="ListEmdash"/>
      <w:lvlText w:val="—"/>
      <w:lvlJc w:val="left"/>
      <w:pPr>
        <w:ind w:left="1287" w:hanging="360"/>
      </w:pPr>
      <w:rPr>
        <w:rFonts w:ascii="Times New Roman"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5" w15:restartNumberingAfterBreak="0">
    <w:nsid w:val="17C92D79"/>
    <w:multiLevelType w:val="hybridMultilevel"/>
    <w:tmpl w:val="615EB976"/>
    <w:lvl w:ilvl="0" w:tplc="9D5C7F3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1A7299"/>
    <w:multiLevelType w:val="hybridMultilevel"/>
    <w:tmpl w:val="E38637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AC30B0"/>
    <w:multiLevelType w:val="hybridMultilevel"/>
    <w:tmpl w:val="0C08E966"/>
    <w:lvl w:ilvl="0" w:tplc="CEAAE32E">
      <w:start w:val="1"/>
      <w:numFmt w:val="lowerLetter"/>
      <w:lvlText w:val="%1)"/>
      <w:lvlJc w:val="left"/>
      <w:pPr>
        <w:ind w:left="2122" w:hanging="360"/>
      </w:pPr>
      <w:rPr>
        <w:rFonts w:hint="default"/>
      </w:rPr>
    </w:lvl>
    <w:lvl w:ilvl="1" w:tplc="04090019" w:tentative="1">
      <w:start w:val="1"/>
      <w:numFmt w:val="lowerLetter"/>
      <w:lvlText w:val="%2."/>
      <w:lvlJc w:val="left"/>
      <w:pPr>
        <w:ind w:left="2842" w:hanging="360"/>
      </w:pPr>
    </w:lvl>
    <w:lvl w:ilvl="2" w:tplc="0409001B" w:tentative="1">
      <w:start w:val="1"/>
      <w:numFmt w:val="lowerRoman"/>
      <w:lvlText w:val="%3."/>
      <w:lvlJc w:val="right"/>
      <w:pPr>
        <w:ind w:left="3562" w:hanging="180"/>
      </w:pPr>
    </w:lvl>
    <w:lvl w:ilvl="3" w:tplc="0409000F" w:tentative="1">
      <w:start w:val="1"/>
      <w:numFmt w:val="decimal"/>
      <w:lvlText w:val="%4."/>
      <w:lvlJc w:val="left"/>
      <w:pPr>
        <w:ind w:left="4282" w:hanging="360"/>
      </w:pPr>
    </w:lvl>
    <w:lvl w:ilvl="4" w:tplc="04090019" w:tentative="1">
      <w:start w:val="1"/>
      <w:numFmt w:val="lowerLetter"/>
      <w:lvlText w:val="%5."/>
      <w:lvlJc w:val="left"/>
      <w:pPr>
        <w:ind w:left="5002" w:hanging="360"/>
      </w:pPr>
    </w:lvl>
    <w:lvl w:ilvl="5" w:tplc="0409001B" w:tentative="1">
      <w:start w:val="1"/>
      <w:numFmt w:val="lowerRoman"/>
      <w:lvlText w:val="%6."/>
      <w:lvlJc w:val="right"/>
      <w:pPr>
        <w:ind w:left="5722" w:hanging="180"/>
      </w:pPr>
    </w:lvl>
    <w:lvl w:ilvl="6" w:tplc="0409000F" w:tentative="1">
      <w:start w:val="1"/>
      <w:numFmt w:val="decimal"/>
      <w:lvlText w:val="%7."/>
      <w:lvlJc w:val="left"/>
      <w:pPr>
        <w:ind w:left="6442" w:hanging="360"/>
      </w:pPr>
    </w:lvl>
    <w:lvl w:ilvl="7" w:tplc="04090019" w:tentative="1">
      <w:start w:val="1"/>
      <w:numFmt w:val="lowerLetter"/>
      <w:lvlText w:val="%8."/>
      <w:lvlJc w:val="left"/>
      <w:pPr>
        <w:ind w:left="7162" w:hanging="360"/>
      </w:pPr>
    </w:lvl>
    <w:lvl w:ilvl="8" w:tplc="0409001B" w:tentative="1">
      <w:start w:val="1"/>
      <w:numFmt w:val="lowerRoman"/>
      <w:lvlText w:val="%9."/>
      <w:lvlJc w:val="right"/>
      <w:pPr>
        <w:ind w:left="7882" w:hanging="180"/>
      </w:pPr>
    </w:lvl>
  </w:abstractNum>
  <w:abstractNum w:abstractNumId="8" w15:restartNumberingAfterBreak="0">
    <w:nsid w:val="1CE663AE"/>
    <w:multiLevelType w:val="hybridMultilevel"/>
    <w:tmpl w:val="2BB4F1C6"/>
    <w:name w:val="HeadingTemplate22"/>
    <w:lvl w:ilvl="0" w:tplc="DB862C6E">
      <w:start w:val="1"/>
      <w:numFmt w:val="lowerLetter"/>
      <w:pStyle w:val="ListNumbered"/>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F583872"/>
    <w:multiLevelType w:val="hybridMultilevel"/>
    <w:tmpl w:val="3170DCCE"/>
    <w:lvl w:ilvl="0" w:tplc="3FF29240">
      <w:start w:val="1"/>
      <w:numFmt w:val="bullet"/>
      <w:pStyle w:val="BodyTextSummary"/>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AAB0AC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0C540B8"/>
    <w:multiLevelType w:val="hybridMultilevel"/>
    <w:tmpl w:val="EA742534"/>
    <w:lvl w:ilvl="0" w:tplc="FF68CE92">
      <w:start w:val="1"/>
      <w:numFmt w:val="bullet"/>
      <w:pStyle w:val="ListBulleted"/>
      <w:lvlText w:val=""/>
      <w:lvlJc w:val="left"/>
      <w:pPr>
        <w:tabs>
          <w:tab w:val="num" w:pos="1179"/>
        </w:tabs>
        <w:ind w:left="1179" w:hanging="360"/>
      </w:pPr>
      <w:rPr>
        <w:rFonts w:ascii="Symbol" w:hAnsi="Symbol" w:hint="default"/>
      </w:rPr>
    </w:lvl>
    <w:lvl w:ilvl="1" w:tplc="04090003" w:tentative="1">
      <w:start w:val="1"/>
      <w:numFmt w:val="bullet"/>
      <w:lvlText w:val="o"/>
      <w:lvlJc w:val="left"/>
      <w:pPr>
        <w:tabs>
          <w:tab w:val="num" w:pos="1899"/>
        </w:tabs>
        <w:ind w:left="1899" w:hanging="360"/>
      </w:pPr>
      <w:rPr>
        <w:rFonts w:ascii="Courier New" w:hAnsi="Courier New" w:hint="default"/>
      </w:rPr>
    </w:lvl>
    <w:lvl w:ilvl="2" w:tplc="04090005" w:tentative="1">
      <w:start w:val="1"/>
      <w:numFmt w:val="bullet"/>
      <w:lvlText w:val=""/>
      <w:lvlJc w:val="left"/>
      <w:pPr>
        <w:tabs>
          <w:tab w:val="num" w:pos="2619"/>
        </w:tabs>
        <w:ind w:left="2619" w:hanging="360"/>
      </w:pPr>
      <w:rPr>
        <w:rFonts w:ascii="Wingdings" w:hAnsi="Wingdings" w:hint="default"/>
      </w:rPr>
    </w:lvl>
    <w:lvl w:ilvl="3" w:tplc="04090001" w:tentative="1">
      <w:start w:val="1"/>
      <w:numFmt w:val="bullet"/>
      <w:lvlText w:val=""/>
      <w:lvlJc w:val="left"/>
      <w:pPr>
        <w:tabs>
          <w:tab w:val="num" w:pos="3339"/>
        </w:tabs>
        <w:ind w:left="3339" w:hanging="360"/>
      </w:pPr>
      <w:rPr>
        <w:rFonts w:ascii="Symbol" w:hAnsi="Symbol" w:hint="default"/>
      </w:rPr>
    </w:lvl>
    <w:lvl w:ilvl="4" w:tplc="04090003" w:tentative="1">
      <w:start w:val="1"/>
      <w:numFmt w:val="bullet"/>
      <w:lvlText w:val="o"/>
      <w:lvlJc w:val="left"/>
      <w:pPr>
        <w:tabs>
          <w:tab w:val="num" w:pos="4059"/>
        </w:tabs>
        <w:ind w:left="4059" w:hanging="360"/>
      </w:pPr>
      <w:rPr>
        <w:rFonts w:ascii="Courier New" w:hAnsi="Courier New" w:hint="default"/>
      </w:rPr>
    </w:lvl>
    <w:lvl w:ilvl="5" w:tplc="04090005" w:tentative="1">
      <w:start w:val="1"/>
      <w:numFmt w:val="bullet"/>
      <w:lvlText w:val=""/>
      <w:lvlJc w:val="left"/>
      <w:pPr>
        <w:tabs>
          <w:tab w:val="num" w:pos="4779"/>
        </w:tabs>
        <w:ind w:left="4779" w:hanging="360"/>
      </w:pPr>
      <w:rPr>
        <w:rFonts w:ascii="Wingdings" w:hAnsi="Wingdings" w:hint="default"/>
      </w:rPr>
    </w:lvl>
    <w:lvl w:ilvl="6" w:tplc="04090001" w:tentative="1">
      <w:start w:val="1"/>
      <w:numFmt w:val="bullet"/>
      <w:lvlText w:val=""/>
      <w:lvlJc w:val="left"/>
      <w:pPr>
        <w:tabs>
          <w:tab w:val="num" w:pos="5499"/>
        </w:tabs>
        <w:ind w:left="5499" w:hanging="360"/>
      </w:pPr>
      <w:rPr>
        <w:rFonts w:ascii="Symbol" w:hAnsi="Symbol" w:hint="default"/>
      </w:rPr>
    </w:lvl>
    <w:lvl w:ilvl="7" w:tplc="04090003" w:tentative="1">
      <w:start w:val="1"/>
      <w:numFmt w:val="bullet"/>
      <w:lvlText w:val="o"/>
      <w:lvlJc w:val="left"/>
      <w:pPr>
        <w:tabs>
          <w:tab w:val="num" w:pos="6219"/>
        </w:tabs>
        <w:ind w:left="6219" w:hanging="360"/>
      </w:pPr>
      <w:rPr>
        <w:rFonts w:ascii="Courier New" w:hAnsi="Courier New" w:hint="default"/>
      </w:rPr>
    </w:lvl>
    <w:lvl w:ilvl="8" w:tplc="04090005" w:tentative="1">
      <w:start w:val="1"/>
      <w:numFmt w:val="bullet"/>
      <w:lvlText w:val=""/>
      <w:lvlJc w:val="left"/>
      <w:pPr>
        <w:tabs>
          <w:tab w:val="num" w:pos="6939"/>
        </w:tabs>
        <w:ind w:left="6939" w:hanging="360"/>
      </w:pPr>
      <w:rPr>
        <w:rFonts w:ascii="Wingdings" w:hAnsi="Wingdings" w:hint="default"/>
      </w:rPr>
    </w:lvl>
  </w:abstractNum>
  <w:abstractNum w:abstractNumId="12" w15:restartNumberingAfterBreak="0">
    <w:nsid w:val="3D18048A"/>
    <w:multiLevelType w:val="hybridMultilevel"/>
    <w:tmpl w:val="1642268C"/>
    <w:name w:val="HeadingTemplate222"/>
    <w:lvl w:ilvl="0" w:tplc="309A0324">
      <w:start w:val="1"/>
      <w:numFmt w:val="decimal"/>
      <w:pStyle w:val="Reference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117250B"/>
    <w:multiLevelType w:val="multilevel"/>
    <w:tmpl w:val="CC8CC4DE"/>
    <w:name w:val="MultilevelTemplate"/>
    <w:lvl w:ilvl="0">
      <w:start w:val="1"/>
      <w:numFmt w:val="decimal"/>
      <w:lvlRestart w:val="0"/>
      <w:pStyle w:val="BodyTextMultiline"/>
      <w:lvlText w:val="%1."/>
      <w:lvlJc w:val="left"/>
      <w:pPr>
        <w:tabs>
          <w:tab w:val="num" w:pos="459"/>
        </w:tabs>
        <w:ind w:left="0" w:firstLine="0"/>
      </w:pPr>
    </w:lvl>
    <w:lvl w:ilvl="1">
      <w:start w:val="1"/>
      <w:numFmt w:val="decimal"/>
      <w:lvlText w:val="%1.%2."/>
      <w:lvlJc w:val="left"/>
      <w:pPr>
        <w:tabs>
          <w:tab w:val="num" w:pos="918"/>
        </w:tabs>
        <w:ind w:left="459" w:firstLine="0"/>
      </w:pPr>
    </w:lvl>
    <w:lvl w:ilvl="2">
      <w:start w:val="1"/>
      <w:numFmt w:val="decimal"/>
      <w:lvlText w:val="%1.%2.%3."/>
      <w:lvlJc w:val="left"/>
      <w:pPr>
        <w:tabs>
          <w:tab w:val="num" w:pos="1378"/>
        </w:tabs>
        <w:ind w:left="918" w:firstLine="0"/>
      </w:pPr>
    </w:lvl>
    <w:lvl w:ilvl="3">
      <w:start w:val="1"/>
      <w:numFmt w:val="decimal"/>
      <w:lvlText w:val="%1.%2.%3.%4."/>
      <w:lvlJc w:val="left"/>
      <w:pPr>
        <w:tabs>
          <w:tab w:val="num" w:pos="1837"/>
        </w:tabs>
        <w:ind w:left="1378" w:firstLine="0"/>
      </w:pPr>
    </w:lvl>
    <w:lvl w:ilvl="4">
      <w:start w:val="1"/>
      <w:numFmt w:val="decimal"/>
      <w:lvlText w:val="%1.%2.%3.%4.%5."/>
      <w:lvlJc w:val="left"/>
      <w:pPr>
        <w:tabs>
          <w:tab w:val="num" w:pos="2517"/>
        </w:tabs>
        <w:ind w:left="2234" w:hanging="794"/>
      </w:pPr>
    </w:lvl>
    <w:lvl w:ilvl="5">
      <w:start w:val="1"/>
      <w:numFmt w:val="decimal"/>
      <w:lvlText w:val="%1.%2.%3.%4.%5.%6."/>
      <w:lvlJc w:val="left"/>
      <w:pPr>
        <w:tabs>
          <w:tab w:val="num" w:pos="2880"/>
        </w:tabs>
        <w:ind w:left="2738" w:hanging="941"/>
      </w:pPr>
    </w:lvl>
    <w:lvl w:ilvl="6">
      <w:start w:val="1"/>
      <w:numFmt w:val="decimal"/>
      <w:lvlText w:val="%1.%2.%3.%4.%5.%6.%7."/>
      <w:lvlJc w:val="left"/>
      <w:pPr>
        <w:tabs>
          <w:tab w:val="num" w:pos="3600"/>
        </w:tabs>
        <w:ind w:left="3237" w:hanging="1077"/>
      </w:pPr>
    </w:lvl>
    <w:lvl w:ilvl="7">
      <w:start w:val="1"/>
      <w:numFmt w:val="decimal"/>
      <w:lvlText w:val="%1.%2.%3.%4.%5.%6.%7.%8."/>
      <w:lvlJc w:val="left"/>
      <w:pPr>
        <w:tabs>
          <w:tab w:val="num" w:pos="3957"/>
        </w:tabs>
        <w:ind w:left="3742" w:hanging="1225"/>
      </w:pPr>
    </w:lvl>
    <w:lvl w:ilvl="8">
      <w:start w:val="1"/>
      <w:numFmt w:val="decimal"/>
      <w:lvlText w:val="%1.%2.%3.%4.%5.%6.%7.%8.%9."/>
      <w:lvlJc w:val="left"/>
      <w:pPr>
        <w:tabs>
          <w:tab w:val="num" w:pos="4677"/>
        </w:tabs>
        <w:ind w:left="4320" w:hanging="1440"/>
      </w:pPr>
    </w:lvl>
  </w:abstractNum>
  <w:abstractNum w:abstractNumId="14" w15:restartNumberingAfterBreak="0">
    <w:nsid w:val="59EA217A"/>
    <w:multiLevelType w:val="hybridMultilevel"/>
    <w:tmpl w:val="7DCEBCBE"/>
    <w:lvl w:ilvl="0" w:tplc="C1DCCBEE">
      <w:start w:val="1"/>
      <w:numFmt w:val="bullet"/>
      <w:lvlText w:val="-"/>
      <w:lvlJc w:val="left"/>
      <w:pPr>
        <w:tabs>
          <w:tab w:val="num" w:pos="919"/>
        </w:tabs>
        <w:ind w:left="919" w:hanging="460"/>
      </w:pPr>
      <w:rPr>
        <w:rFonts w:ascii="Times New Roman" w:hAns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613B543B"/>
    <w:multiLevelType w:val="hybridMultilevel"/>
    <w:tmpl w:val="7AE41718"/>
    <w:lvl w:ilvl="0" w:tplc="2482F2CE">
      <w:start w:val="1"/>
      <w:numFmt w:val="upperLetter"/>
      <w:lvlText w:val="%1)"/>
      <w:lvlJc w:val="left"/>
      <w:pPr>
        <w:ind w:left="2047" w:hanging="360"/>
      </w:pPr>
      <w:rPr>
        <w:rFonts w:hint="default"/>
      </w:rPr>
    </w:lvl>
    <w:lvl w:ilvl="1" w:tplc="04090019" w:tentative="1">
      <w:start w:val="1"/>
      <w:numFmt w:val="lowerLetter"/>
      <w:lvlText w:val="%2."/>
      <w:lvlJc w:val="left"/>
      <w:pPr>
        <w:ind w:left="2767" w:hanging="360"/>
      </w:pPr>
    </w:lvl>
    <w:lvl w:ilvl="2" w:tplc="0409001B" w:tentative="1">
      <w:start w:val="1"/>
      <w:numFmt w:val="lowerRoman"/>
      <w:lvlText w:val="%3."/>
      <w:lvlJc w:val="right"/>
      <w:pPr>
        <w:ind w:left="3487" w:hanging="180"/>
      </w:pPr>
    </w:lvl>
    <w:lvl w:ilvl="3" w:tplc="0409000F" w:tentative="1">
      <w:start w:val="1"/>
      <w:numFmt w:val="decimal"/>
      <w:lvlText w:val="%4."/>
      <w:lvlJc w:val="left"/>
      <w:pPr>
        <w:ind w:left="4207" w:hanging="360"/>
      </w:pPr>
    </w:lvl>
    <w:lvl w:ilvl="4" w:tplc="04090019" w:tentative="1">
      <w:start w:val="1"/>
      <w:numFmt w:val="lowerLetter"/>
      <w:lvlText w:val="%5."/>
      <w:lvlJc w:val="left"/>
      <w:pPr>
        <w:ind w:left="4927" w:hanging="360"/>
      </w:pPr>
    </w:lvl>
    <w:lvl w:ilvl="5" w:tplc="0409001B" w:tentative="1">
      <w:start w:val="1"/>
      <w:numFmt w:val="lowerRoman"/>
      <w:lvlText w:val="%6."/>
      <w:lvlJc w:val="right"/>
      <w:pPr>
        <w:ind w:left="5647" w:hanging="180"/>
      </w:pPr>
    </w:lvl>
    <w:lvl w:ilvl="6" w:tplc="0409000F" w:tentative="1">
      <w:start w:val="1"/>
      <w:numFmt w:val="decimal"/>
      <w:lvlText w:val="%7."/>
      <w:lvlJc w:val="left"/>
      <w:pPr>
        <w:ind w:left="6367" w:hanging="360"/>
      </w:pPr>
    </w:lvl>
    <w:lvl w:ilvl="7" w:tplc="04090019" w:tentative="1">
      <w:start w:val="1"/>
      <w:numFmt w:val="lowerLetter"/>
      <w:lvlText w:val="%8."/>
      <w:lvlJc w:val="left"/>
      <w:pPr>
        <w:ind w:left="7087" w:hanging="360"/>
      </w:pPr>
    </w:lvl>
    <w:lvl w:ilvl="8" w:tplc="0409001B" w:tentative="1">
      <w:start w:val="1"/>
      <w:numFmt w:val="lowerRoman"/>
      <w:lvlText w:val="%9."/>
      <w:lvlJc w:val="right"/>
      <w:pPr>
        <w:ind w:left="7807" w:hanging="180"/>
      </w:pPr>
    </w:lvl>
  </w:abstractNum>
  <w:abstractNum w:abstractNumId="16" w15:restartNumberingAfterBreak="0">
    <w:nsid w:val="6E8252C9"/>
    <w:multiLevelType w:val="hybridMultilevel"/>
    <w:tmpl w:val="B43A93BA"/>
    <w:lvl w:ilvl="0" w:tplc="CFBE2F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FD51093"/>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sz w:val="20"/>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7665634F"/>
    <w:multiLevelType w:val="hybridMultilevel"/>
    <w:tmpl w:val="34482B46"/>
    <w:lvl w:ilvl="0" w:tplc="4A587E7C">
      <w:start w:val="1"/>
      <w:numFmt w:val="decimal"/>
      <w:lvlText w:val="%1."/>
      <w:lvlJc w:val="left"/>
      <w:pPr>
        <w:tabs>
          <w:tab w:val="num" w:pos="919"/>
        </w:tabs>
        <w:ind w:left="919" w:hanging="460"/>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9" w15:restartNumberingAfterBreak="0">
    <w:nsid w:val="7D3F2F8E"/>
    <w:multiLevelType w:val="hybridMultilevel"/>
    <w:tmpl w:val="92C0458E"/>
    <w:lvl w:ilvl="0" w:tplc="9DCE91B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D350CB"/>
    <w:multiLevelType w:val="hybridMultilevel"/>
    <w:tmpl w:val="9604905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3"/>
  </w:num>
  <w:num w:numId="2">
    <w:abstractNumId w:val="9"/>
  </w:num>
  <w:num w:numId="3">
    <w:abstractNumId w:val="17"/>
  </w:num>
  <w:num w:numId="4">
    <w:abstractNumId w:val="17"/>
  </w:num>
  <w:num w:numId="5">
    <w:abstractNumId w:val="17"/>
  </w:num>
  <w:num w:numId="6">
    <w:abstractNumId w:val="11"/>
  </w:num>
  <w:num w:numId="7">
    <w:abstractNumId w:val="14"/>
  </w:num>
  <w:num w:numId="8">
    <w:abstractNumId w:val="18"/>
  </w:num>
  <w:num w:numId="9">
    <w:abstractNumId w:val="3"/>
  </w:num>
  <w:num w:numId="10">
    <w:abstractNumId w:val="17"/>
    <w:lvlOverride w:ilvl="0">
      <w:lvl w:ilvl="0">
        <w:start w:val="1"/>
        <w:numFmt w:val="decimal"/>
        <w:lvlText w:val="%1."/>
        <w:lvlJc w:val="left"/>
        <w:pPr>
          <w:ind w:left="360" w:hanging="360"/>
        </w:pPr>
      </w:lvl>
    </w:lvlOverride>
    <w:lvlOverride w:ilvl="1">
      <w:lvl w:ilvl="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11">
    <w:abstractNumId w:val="17"/>
  </w:num>
  <w:num w:numId="12">
    <w:abstractNumId w:val="17"/>
  </w:num>
  <w:num w:numId="13">
    <w:abstractNumId w:val="17"/>
  </w:num>
  <w:num w:numId="14">
    <w:abstractNumId w:val="17"/>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suff w:val="space"/>
        <w:lvlText w:val="%1%2."/>
        <w:lvlJc w:val="left"/>
        <w:pPr>
          <w:ind w:left="0" w:firstLine="0"/>
        </w:pPr>
        <w:rPr>
          <w:rFonts w:hint="default"/>
          <w:color w:val="auto"/>
        </w:rPr>
      </w:lvl>
    </w:lvlOverride>
    <w:lvlOverride w:ilvl="2">
      <w:lvl w:ilvl="2">
        <w:start w:val="1"/>
        <w:numFmt w:val="decimal"/>
        <w:lvlRestart w:val="0"/>
        <w:suff w:val="space"/>
        <w:lvlText w:val="%1%2.%3."/>
        <w:lvlJc w:val="left"/>
        <w:pPr>
          <w:ind w:left="0" w:firstLine="0"/>
        </w:pPr>
        <w:rPr>
          <w:rFonts w:hint="default"/>
        </w:rPr>
      </w:lvl>
    </w:lvlOverride>
    <w:lvlOverride w:ilvl="3">
      <w:lvl w:ilvl="3">
        <w:start w:val="1"/>
        <w:numFmt w:val="decimal"/>
        <w:lvlRestart w:val="0"/>
        <w:lvlText w:val="%2.%3.%4"/>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5">
    <w:abstractNumId w:val="17"/>
  </w:num>
  <w:num w:numId="16">
    <w:abstractNumId w:val="17"/>
  </w:num>
  <w:num w:numId="17">
    <w:abstractNumId w:val="17"/>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num>
  <w:num w:numId="20">
    <w:abstractNumId w:val="4"/>
  </w:num>
  <w:num w:numId="21">
    <w:abstractNumId w:val="17"/>
  </w:num>
  <w:num w:numId="22">
    <w:abstractNumId w:val="8"/>
  </w:num>
  <w:num w:numId="23">
    <w:abstractNumId w:val="1"/>
  </w:num>
  <w:num w:numId="24">
    <w:abstractNumId w:val="16"/>
  </w:num>
  <w:num w:numId="25">
    <w:abstractNumId w:val="17"/>
  </w:num>
  <w:num w:numId="26">
    <w:abstractNumId w:val="17"/>
  </w:num>
  <w:num w:numId="27">
    <w:abstractNumId w:val="17"/>
  </w:num>
  <w:num w:numId="28">
    <w:abstractNumId w:val="17"/>
  </w:num>
  <w:num w:numId="29">
    <w:abstractNumId w:val="17"/>
  </w:num>
  <w:num w:numId="30">
    <w:abstractNumId w:val="12"/>
  </w:num>
  <w:num w:numId="31">
    <w:abstractNumId w:val="12"/>
  </w:num>
  <w:num w:numId="32">
    <w:abstractNumId w:val="17"/>
  </w:num>
  <w:num w:numId="33">
    <w:abstractNumId w:val="20"/>
  </w:num>
  <w:num w:numId="34">
    <w:abstractNumId w:val="6"/>
  </w:num>
  <w:num w:numId="35">
    <w:abstractNumId w:val="17"/>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36">
    <w:abstractNumId w:val="19"/>
  </w:num>
  <w:num w:numId="37">
    <w:abstractNumId w:val="5"/>
  </w:num>
  <w:num w:numId="38">
    <w:abstractNumId w:val="7"/>
  </w:num>
  <w:num w:numId="39">
    <w:abstractNumId w:val="0"/>
  </w:num>
  <w:num w:numId="40">
    <w:abstractNumId w:val="2"/>
  </w:num>
  <w:num w:numId="4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en-GB" w:vendorID="64" w:dllVersion="5" w:nlCheck="1" w:checkStyle="1"/>
  <w:activeWritingStyle w:appName="MSWord" w:lang="en-US" w:vendorID="64" w:dllVersion="5" w:nlCheck="1" w:checkStyle="1"/>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evenAndOddHeaders/>
  <w:drawingGridHorizontalSpacing w:val="120"/>
  <w:drawingGridVerticalSpacing w:val="12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LG_chkAction" w:val="0"/>
    <w:docVar w:name="DLG_chkApproval" w:val="-1"/>
    <w:docVar w:name="DLG_chkClearance" w:val="0"/>
    <w:docVar w:name="DLG_chkDiscuss" w:val="0"/>
    <w:docVar w:name="DLG_chkDraft" w:val="0"/>
    <w:docVar w:name="DLG_chkFiling" w:val="0"/>
    <w:docVar w:name="DLG_chkInformation" w:val="0"/>
    <w:docVar w:name="DLG_chkPassOn" w:val="0"/>
    <w:docVar w:name="DLG_chkRCS" w:val="0"/>
    <w:docVar w:name="DLG_chkRequest" w:val="0"/>
    <w:docVar w:name="DLG_chkReturn" w:val="0"/>
    <w:docVar w:name="DLG_chkSignature" w:val="0"/>
    <w:docVar w:name="DLG_txtSubject" w:val="Subject"/>
    <w:docVar w:name="SEC_Classification" w:val="None"/>
    <w:docVar w:name="SEC_ConfidentialAttachments" w:val="False"/>
  </w:docVars>
  <w:rsids>
    <w:rsidRoot w:val="00037321"/>
    <w:rsid w:val="00007BD6"/>
    <w:rsid w:val="00015381"/>
    <w:rsid w:val="000229AB"/>
    <w:rsid w:val="0002569A"/>
    <w:rsid w:val="000260F2"/>
    <w:rsid w:val="00037321"/>
    <w:rsid w:val="00065198"/>
    <w:rsid w:val="00083FD5"/>
    <w:rsid w:val="0008698B"/>
    <w:rsid w:val="00093A64"/>
    <w:rsid w:val="0009543C"/>
    <w:rsid w:val="000A0299"/>
    <w:rsid w:val="000A2990"/>
    <w:rsid w:val="000C4332"/>
    <w:rsid w:val="000D5410"/>
    <w:rsid w:val="000D7B8A"/>
    <w:rsid w:val="000F7E94"/>
    <w:rsid w:val="001119D6"/>
    <w:rsid w:val="00122AF4"/>
    <w:rsid w:val="001308F2"/>
    <w:rsid w:val="001313E8"/>
    <w:rsid w:val="001362E4"/>
    <w:rsid w:val="00163C7E"/>
    <w:rsid w:val="00173C44"/>
    <w:rsid w:val="00174253"/>
    <w:rsid w:val="00183BC4"/>
    <w:rsid w:val="001C58F5"/>
    <w:rsid w:val="001D5CEE"/>
    <w:rsid w:val="00203DEA"/>
    <w:rsid w:val="002071D9"/>
    <w:rsid w:val="00221029"/>
    <w:rsid w:val="00232A27"/>
    <w:rsid w:val="00234C80"/>
    <w:rsid w:val="00237E2F"/>
    <w:rsid w:val="00241E34"/>
    <w:rsid w:val="00244524"/>
    <w:rsid w:val="002561FA"/>
    <w:rsid w:val="00256822"/>
    <w:rsid w:val="002625DD"/>
    <w:rsid w:val="0026485E"/>
    <w:rsid w:val="0026525A"/>
    <w:rsid w:val="00273C24"/>
    <w:rsid w:val="00274790"/>
    <w:rsid w:val="00274E6A"/>
    <w:rsid w:val="00276E22"/>
    <w:rsid w:val="00285755"/>
    <w:rsid w:val="002863F6"/>
    <w:rsid w:val="002A1F9C"/>
    <w:rsid w:val="002B29C2"/>
    <w:rsid w:val="002C29DB"/>
    <w:rsid w:val="002C4208"/>
    <w:rsid w:val="002D3AAF"/>
    <w:rsid w:val="00305EC8"/>
    <w:rsid w:val="00331529"/>
    <w:rsid w:val="00352DE1"/>
    <w:rsid w:val="00354A6A"/>
    <w:rsid w:val="003728E6"/>
    <w:rsid w:val="00392873"/>
    <w:rsid w:val="003A59A8"/>
    <w:rsid w:val="003B5E0E"/>
    <w:rsid w:val="003D255A"/>
    <w:rsid w:val="00403CDC"/>
    <w:rsid w:val="00413E0B"/>
    <w:rsid w:val="00416949"/>
    <w:rsid w:val="00421178"/>
    <w:rsid w:val="004370D8"/>
    <w:rsid w:val="00442223"/>
    <w:rsid w:val="004717D6"/>
    <w:rsid w:val="00472C43"/>
    <w:rsid w:val="00483212"/>
    <w:rsid w:val="004900DB"/>
    <w:rsid w:val="004B4FE9"/>
    <w:rsid w:val="004B5991"/>
    <w:rsid w:val="004C0D65"/>
    <w:rsid w:val="004D7CFC"/>
    <w:rsid w:val="004F2080"/>
    <w:rsid w:val="004F43C0"/>
    <w:rsid w:val="004F6D39"/>
    <w:rsid w:val="00525FE7"/>
    <w:rsid w:val="00537496"/>
    <w:rsid w:val="00544ED3"/>
    <w:rsid w:val="00551592"/>
    <w:rsid w:val="00563C48"/>
    <w:rsid w:val="0058477B"/>
    <w:rsid w:val="0058654F"/>
    <w:rsid w:val="00594396"/>
    <w:rsid w:val="00596ACA"/>
    <w:rsid w:val="005977F0"/>
    <w:rsid w:val="005B36D3"/>
    <w:rsid w:val="005B6377"/>
    <w:rsid w:val="005C2E70"/>
    <w:rsid w:val="005E39BC"/>
    <w:rsid w:val="005F00A0"/>
    <w:rsid w:val="005F074A"/>
    <w:rsid w:val="00634280"/>
    <w:rsid w:val="00647F33"/>
    <w:rsid w:val="00653211"/>
    <w:rsid w:val="00662532"/>
    <w:rsid w:val="00664795"/>
    <w:rsid w:val="006B2274"/>
    <w:rsid w:val="006C3197"/>
    <w:rsid w:val="006D5ACC"/>
    <w:rsid w:val="006E07D1"/>
    <w:rsid w:val="006E495B"/>
    <w:rsid w:val="006F65BB"/>
    <w:rsid w:val="00717246"/>
    <w:rsid w:val="00717C6F"/>
    <w:rsid w:val="007445DA"/>
    <w:rsid w:val="00774531"/>
    <w:rsid w:val="00777914"/>
    <w:rsid w:val="0078052C"/>
    <w:rsid w:val="007A30C8"/>
    <w:rsid w:val="007B4FD1"/>
    <w:rsid w:val="007D6628"/>
    <w:rsid w:val="007E6E2F"/>
    <w:rsid w:val="008012B2"/>
    <w:rsid w:val="00802381"/>
    <w:rsid w:val="0081068D"/>
    <w:rsid w:val="00815B46"/>
    <w:rsid w:val="0083096A"/>
    <w:rsid w:val="00833B40"/>
    <w:rsid w:val="00862C3C"/>
    <w:rsid w:val="0086424C"/>
    <w:rsid w:val="0086759F"/>
    <w:rsid w:val="00871F40"/>
    <w:rsid w:val="00883848"/>
    <w:rsid w:val="00897ED5"/>
    <w:rsid w:val="008A66E0"/>
    <w:rsid w:val="008B6BB9"/>
    <w:rsid w:val="008D0EDB"/>
    <w:rsid w:val="008E5934"/>
    <w:rsid w:val="00906559"/>
    <w:rsid w:val="00911543"/>
    <w:rsid w:val="00917735"/>
    <w:rsid w:val="009316BA"/>
    <w:rsid w:val="00941322"/>
    <w:rsid w:val="009519C9"/>
    <w:rsid w:val="00955CAC"/>
    <w:rsid w:val="00960AA0"/>
    <w:rsid w:val="009B406C"/>
    <w:rsid w:val="009C5B52"/>
    <w:rsid w:val="009D0B86"/>
    <w:rsid w:val="009E0D5B"/>
    <w:rsid w:val="009E1558"/>
    <w:rsid w:val="009F4664"/>
    <w:rsid w:val="00A208E9"/>
    <w:rsid w:val="00A215F0"/>
    <w:rsid w:val="00A233D1"/>
    <w:rsid w:val="00A36719"/>
    <w:rsid w:val="00A42898"/>
    <w:rsid w:val="00A55E93"/>
    <w:rsid w:val="00A57919"/>
    <w:rsid w:val="00A81398"/>
    <w:rsid w:val="00A947D8"/>
    <w:rsid w:val="00AA7004"/>
    <w:rsid w:val="00AA7792"/>
    <w:rsid w:val="00AA7C94"/>
    <w:rsid w:val="00AB6ACE"/>
    <w:rsid w:val="00AC5A3A"/>
    <w:rsid w:val="00AD0442"/>
    <w:rsid w:val="00B02A0E"/>
    <w:rsid w:val="00B02B45"/>
    <w:rsid w:val="00B20B3A"/>
    <w:rsid w:val="00B26BA7"/>
    <w:rsid w:val="00B43D03"/>
    <w:rsid w:val="00B604BE"/>
    <w:rsid w:val="00B7393B"/>
    <w:rsid w:val="00B82FA5"/>
    <w:rsid w:val="00BC172E"/>
    <w:rsid w:val="00BC7E75"/>
    <w:rsid w:val="00BD1400"/>
    <w:rsid w:val="00BD251A"/>
    <w:rsid w:val="00BD586A"/>
    <w:rsid w:val="00BD605C"/>
    <w:rsid w:val="00BE2A76"/>
    <w:rsid w:val="00C04BC9"/>
    <w:rsid w:val="00C11418"/>
    <w:rsid w:val="00C63E94"/>
    <w:rsid w:val="00C65E60"/>
    <w:rsid w:val="00C81910"/>
    <w:rsid w:val="00CA0102"/>
    <w:rsid w:val="00CD7B35"/>
    <w:rsid w:val="00CE11D2"/>
    <w:rsid w:val="00CE248E"/>
    <w:rsid w:val="00CE5A52"/>
    <w:rsid w:val="00CE6603"/>
    <w:rsid w:val="00CF2E0A"/>
    <w:rsid w:val="00CF7AF3"/>
    <w:rsid w:val="00CF7D1F"/>
    <w:rsid w:val="00D13852"/>
    <w:rsid w:val="00D26ADA"/>
    <w:rsid w:val="00D32CCA"/>
    <w:rsid w:val="00D35A78"/>
    <w:rsid w:val="00D555A1"/>
    <w:rsid w:val="00D5611C"/>
    <w:rsid w:val="00D620F6"/>
    <w:rsid w:val="00D64DC2"/>
    <w:rsid w:val="00D906C3"/>
    <w:rsid w:val="00D916BC"/>
    <w:rsid w:val="00D976AC"/>
    <w:rsid w:val="00DA2D96"/>
    <w:rsid w:val="00DA46CA"/>
    <w:rsid w:val="00DA495F"/>
    <w:rsid w:val="00DA6675"/>
    <w:rsid w:val="00DB21AC"/>
    <w:rsid w:val="00DC58D3"/>
    <w:rsid w:val="00DD06FF"/>
    <w:rsid w:val="00DE0FBB"/>
    <w:rsid w:val="00DE23F4"/>
    <w:rsid w:val="00DF21EB"/>
    <w:rsid w:val="00E147D3"/>
    <w:rsid w:val="00E14828"/>
    <w:rsid w:val="00E20110"/>
    <w:rsid w:val="00E20E70"/>
    <w:rsid w:val="00E25B68"/>
    <w:rsid w:val="00E54080"/>
    <w:rsid w:val="00E676E4"/>
    <w:rsid w:val="00E76945"/>
    <w:rsid w:val="00E8032A"/>
    <w:rsid w:val="00E82D97"/>
    <w:rsid w:val="00E84003"/>
    <w:rsid w:val="00E9760C"/>
    <w:rsid w:val="00EB4488"/>
    <w:rsid w:val="00EC10FC"/>
    <w:rsid w:val="00EC66CA"/>
    <w:rsid w:val="00ED0A99"/>
    <w:rsid w:val="00ED0C37"/>
    <w:rsid w:val="00EE0041"/>
    <w:rsid w:val="00EE29B9"/>
    <w:rsid w:val="00EE58CA"/>
    <w:rsid w:val="00EE7320"/>
    <w:rsid w:val="00F004EE"/>
    <w:rsid w:val="00F02789"/>
    <w:rsid w:val="00F42E23"/>
    <w:rsid w:val="00F45EEE"/>
    <w:rsid w:val="00F51E9C"/>
    <w:rsid w:val="00F523CA"/>
    <w:rsid w:val="00F6699C"/>
    <w:rsid w:val="00F74A9D"/>
    <w:rsid w:val="00F87FBB"/>
    <w:rsid w:val="00F95CB7"/>
    <w:rsid w:val="00FD2D2F"/>
    <w:rsid w:val="00FF38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33FE039"/>
  <w15:docId w15:val="{11E613AA-FBCC-4207-88B2-F2EE58432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1" w:defUIPriority="49" w:defSemiHidden="0" w:defUnhideWhenUsed="0" w:defQFormat="0" w:count="376">
    <w:lsdException w:name="Normal" w:locked="0"/>
    <w:lsdException w:name="heading 1" w:locked="0" w:uiPriority="0" w:qFormat="1"/>
    <w:lsdException w:name="heading 2" w:locked="0" w:uiPriority="4" w:qFormat="1"/>
    <w:lsdException w:name="heading 3" w:locked="0" w:uiPriority="4" w:qFormat="1"/>
    <w:lsdException w:name="heading 4" w:locked="0" w:uiPriority="0" w:qFormat="1"/>
    <w:lsdException w:name="heading 5" w:locked="0" w:uiPriority="0"/>
    <w:lsdException w:name="heading 6" w:locked="0" w:uiPriority="0"/>
    <w:lsdException w:name="heading 7" w:locked="0" w:semiHidden="1" w:uiPriority="0" w:unhideWhenUsed="1"/>
    <w:lsdException w:name="heading 8" w:locked="0" w:semiHidden="1" w:uiPriority="0" w:unhideWhenUsed="1"/>
    <w:lsdException w:name="heading 9" w:locked="0"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iPriority="0" w:unhideWhenUsed="1"/>
    <w:lsdException w:name="annotation text" w:semiHidden="1" w:unhideWhenUsed="1"/>
    <w:lsdException w:name="header" w:locked="0" w:semiHidden="1" w:uiPriority="0" w:unhideWhenUsed="1"/>
    <w:lsdException w:name="footer" w:locked="0" w:semiHidden="1" w:uiPriority="99" w:unhideWhenUsed="1"/>
    <w:lsdException w:name="index heading" w:semiHidden="1" w:unhideWhenUsed="1"/>
    <w:lsdException w:name="caption" w:locked="0"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locked="0"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locked="0" w:semiHidden="1" w:uiPriority="0"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0"/>
    <w:lsdException w:name="Closing" w:semiHidden="1" w:unhideWhenUsed="1"/>
    <w:lsdException w:name="Signature" w:semiHidden="1" w:unhideWhenUsed="1"/>
    <w:lsdException w:name="Default Paragraph Font" w:locked="0" w:semiHidden="1" w:uiPriority="0" w:unhideWhenUsed="1"/>
    <w:lsdException w:name="Body Text" w:locked="0" w:semiHidden="1" w:uiPriority="0" w:unhideWhenUsed="1" w:qFormat="1"/>
    <w:lsdException w:name="Body Text Indent" w:locked="0"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0"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iPriority="19" w:unhideWhenUsed="1"/>
    <w:lsdException w:name="HTML Address" w:semiHidden="1" w:uiPriority="1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iPriority="0" w:unhideWhenUsed="1"/>
    <w:lsdException w:name="annotation subject" w:semiHidden="1" w:unhideWhenUsed="1"/>
    <w:lsdException w:name="No List" w:locked="0" w:semiHidden="1" w:uiPriority="0"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locked="0" w:semiHidden="1" w:unhideWhenUsed="1"/>
    <w:lsdException w:name="Table Grid" w:locked="0" w:uiPriority="59"/>
    <w:lsdException w:name="Table Theme" w:semiHidden="1" w:uiPriority="0" w:unhideWhenUsed="1"/>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uiPriority w:val="49"/>
    <w:rsid w:val="00CF7AF3"/>
    <w:pPr>
      <w:overflowPunct w:val="0"/>
      <w:autoSpaceDE w:val="0"/>
      <w:autoSpaceDN w:val="0"/>
      <w:adjustRightInd w:val="0"/>
      <w:textAlignment w:val="baseline"/>
    </w:pPr>
    <w:rPr>
      <w:sz w:val="22"/>
      <w:lang w:eastAsia="en-US"/>
    </w:rPr>
  </w:style>
  <w:style w:type="paragraph" w:styleId="Heading1">
    <w:name w:val="heading 1"/>
    <w:aliases w:val="Paper title"/>
    <w:next w:val="Subtitle"/>
    <w:uiPriority w:val="4"/>
    <w:qFormat/>
    <w:rsid w:val="00EE29B9"/>
    <w:pPr>
      <w:spacing w:line="280" w:lineRule="atLeast"/>
      <w:ind w:left="567" w:right="567"/>
      <w:outlineLvl w:val="0"/>
    </w:pPr>
    <w:rPr>
      <w:rFonts w:ascii="Times New Roman Bold" w:hAnsi="Times New Roman Bold"/>
      <w:b/>
      <w:caps/>
      <w:sz w:val="24"/>
      <w:lang w:val="en-US" w:eastAsia="en-US"/>
    </w:rPr>
  </w:style>
  <w:style w:type="paragraph" w:styleId="Heading2">
    <w:name w:val="heading 2"/>
    <w:aliases w:val="1st level paper heading"/>
    <w:next w:val="BodyText"/>
    <w:uiPriority w:val="4"/>
    <w:qFormat/>
    <w:rsid w:val="00EE0041"/>
    <w:pPr>
      <w:widowControl w:val="0"/>
      <w:spacing w:before="100" w:beforeAutospacing="1" w:after="100" w:afterAutospacing="1" w:line="280" w:lineRule="atLeast"/>
      <w:outlineLvl w:val="1"/>
    </w:pPr>
    <w:rPr>
      <w:caps/>
      <w:lang w:eastAsia="en-US"/>
    </w:rPr>
  </w:style>
  <w:style w:type="paragraph" w:styleId="Heading3">
    <w:name w:val="heading 3"/>
    <w:aliases w:val="2nd level paper heading"/>
    <w:next w:val="BodyText"/>
    <w:uiPriority w:val="4"/>
    <w:qFormat/>
    <w:rsid w:val="00897ED5"/>
    <w:pPr>
      <w:widowControl w:val="0"/>
      <w:spacing w:before="240" w:after="240" w:line="240" w:lineRule="exact"/>
      <w:outlineLvl w:val="2"/>
    </w:pPr>
    <w:rPr>
      <w:b/>
      <w:lang w:eastAsia="en-US"/>
    </w:rPr>
  </w:style>
  <w:style w:type="paragraph" w:styleId="Heading4">
    <w:name w:val="heading 4"/>
    <w:aliases w:val="3rd level paper heading"/>
    <w:basedOn w:val="Normal"/>
    <w:next w:val="BodyText"/>
    <w:uiPriority w:val="4"/>
    <w:qFormat/>
    <w:rsid w:val="00897ED5"/>
    <w:pPr>
      <w:widowControl w:val="0"/>
      <w:spacing w:before="100" w:beforeAutospacing="1" w:after="100" w:afterAutospacing="1" w:line="240" w:lineRule="atLeast"/>
      <w:outlineLvl w:val="3"/>
    </w:pPr>
    <w:rPr>
      <w:i/>
      <w:sz w:val="20"/>
      <w:lang w:val="en-US"/>
    </w:rPr>
  </w:style>
  <w:style w:type="paragraph" w:styleId="Heading5">
    <w:name w:val="heading 5"/>
    <w:basedOn w:val="Normal"/>
    <w:next w:val="Normal"/>
    <w:uiPriority w:val="19"/>
    <w:locked/>
    <w:pPr>
      <w:overflowPunct/>
      <w:autoSpaceDE/>
      <w:autoSpaceDN/>
      <w:adjustRightInd/>
      <w:spacing w:before="240" w:after="60"/>
      <w:textAlignment w:val="auto"/>
      <w:outlineLvl w:val="4"/>
    </w:pPr>
    <w:rPr>
      <w:b/>
      <w:bCs/>
      <w:i/>
      <w:iCs/>
      <w:sz w:val="26"/>
      <w:szCs w:val="26"/>
      <w:lang w:val="en-US"/>
    </w:rPr>
  </w:style>
  <w:style w:type="paragraph" w:styleId="Heading6">
    <w:name w:val="heading 6"/>
    <w:basedOn w:val="Normal"/>
    <w:next w:val="Normal"/>
    <w:uiPriority w:val="19"/>
    <w:locked/>
    <w:pPr>
      <w:overflowPunct/>
      <w:autoSpaceDE/>
      <w:autoSpaceDN/>
      <w:adjustRightInd/>
      <w:spacing w:before="240" w:after="60"/>
      <w:textAlignment w:val="auto"/>
      <w:outlineLvl w:val="5"/>
    </w:pPr>
    <w:rPr>
      <w:b/>
      <w:bCs/>
      <w:szCs w:val="22"/>
      <w:lang w:val="en-US"/>
    </w:rPr>
  </w:style>
  <w:style w:type="paragraph" w:styleId="Heading7">
    <w:name w:val="heading 7"/>
    <w:basedOn w:val="Normal"/>
    <w:next w:val="Normal"/>
    <w:uiPriority w:val="19"/>
    <w:locked/>
    <w:pPr>
      <w:overflowPunct/>
      <w:autoSpaceDE/>
      <w:autoSpaceDN/>
      <w:adjustRightInd/>
      <w:spacing w:before="240" w:after="60"/>
      <w:textAlignment w:val="auto"/>
      <w:outlineLvl w:val="6"/>
    </w:pPr>
    <w:rPr>
      <w:szCs w:val="24"/>
      <w:lang w:val="en-US"/>
    </w:rPr>
  </w:style>
  <w:style w:type="paragraph" w:styleId="Heading8">
    <w:name w:val="heading 8"/>
    <w:basedOn w:val="Normal"/>
    <w:next w:val="Normal"/>
    <w:uiPriority w:val="19"/>
    <w:locked/>
    <w:pPr>
      <w:overflowPunct/>
      <w:autoSpaceDE/>
      <w:autoSpaceDN/>
      <w:adjustRightInd/>
      <w:spacing w:before="240" w:after="60"/>
      <w:textAlignment w:val="auto"/>
      <w:outlineLvl w:val="7"/>
    </w:pPr>
    <w:rPr>
      <w:i/>
      <w:iCs/>
      <w:szCs w:val="24"/>
      <w:lang w:val="en-US"/>
    </w:rPr>
  </w:style>
  <w:style w:type="paragraph" w:styleId="Heading9">
    <w:name w:val="heading 9"/>
    <w:basedOn w:val="Normal"/>
    <w:next w:val="Normal"/>
    <w:uiPriority w:val="19"/>
    <w:locked/>
    <w:pPr>
      <w:overflowPunct/>
      <w:autoSpaceDE/>
      <w:autoSpaceDN/>
      <w:adjustRightInd/>
      <w:spacing w:before="240" w:after="60"/>
      <w:textAlignment w:val="auto"/>
      <w:outlineLvl w:val="8"/>
    </w:pPr>
    <w:rPr>
      <w:rFonts w:ascii="Arial" w:hAnsi="Arial" w:cs="Arial"/>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647F33"/>
    <w:pPr>
      <w:spacing w:line="260" w:lineRule="atLeast"/>
      <w:ind w:firstLine="567"/>
      <w:contextualSpacing/>
      <w:jc w:val="both"/>
    </w:pPr>
    <w:rPr>
      <w:lang w:eastAsia="en-US"/>
    </w:rPr>
  </w:style>
  <w:style w:type="paragraph" w:styleId="BodyTextIndent">
    <w:name w:val="Body Text Indent"/>
    <w:basedOn w:val="BodyText"/>
    <w:uiPriority w:val="49"/>
    <w:locked/>
    <w:pPr>
      <w:ind w:left="1134" w:hanging="675"/>
    </w:pPr>
  </w:style>
  <w:style w:type="paragraph" w:customStyle="1" w:styleId="BodyTextMultiline">
    <w:name w:val="Body Text Multiline"/>
    <w:basedOn w:val="BodyText"/>
    <w:locked/>
    <w:pPr>
      <w:numPr>
        <w:numId w:val="1"/>
      </w:numPr>
    </w:pPr>
  </w:style>
  <w:style w:type="paragraph" w:customStyle="1" w:styleId="BodyTextSummary">
    <w:name w:val="Body Text Summary"/>
    <w:uiPriority w:val="49"/>
    <w:locked/>
    <w:pPr>
      <w:numPr>
        <w:numId w:val="2"/>
      </w:numPr>
      <w:tabs>
        <w:tab w:val="clear" w:pos="720"/>
      </w:tabs>
      <w:spacing w:after="170" w:line="280" w:lineRule="atLeast"/>
      <w:ind w:left="572" w:hanging="459"/>
      <w:jc w:val="both"/>
    </w:pPr>
    <w:rPr>
      <w:sz w:val="22"/>
      <w:szCs w:val="22"/>
      <w:lang w:eastAsia="en-US"/>
    </w:rPr>
  </w:style>
  <w:style w:type="paragraph" w:styleId="Caption">
    <w:name w:val="caption"/>
    <w:next w:val="Normal"/>
    <w:uiPriority w:val="49"/>
    <w:pPr>
      <w:spacing w:after="85"/>
    </w:pPr>
    <w:rPr>
      <w:bCs/>
      <w:sz w:val="18"/>
      <w:lang w:val="en-US" w:eastAsia="en-US"/>
    </w:rPr>
  </w:style>
  <w:style w:type="paragraph" w:styleId="Footer">
    <w:name w:val="footer"/>
    <w:basedOn w:val="Normal"/>
    <w:link w:val="FooterChar"/>
    <w:uiPriority w:val="99"/>
    <w:locked/>
    <w:pPr>
      <w:overflowPunct/>
      <w:autoSpaceDE/>
      <w:autoSpaceDN/>
      <w:adjustRightInd/>
      <w:textAlignment w:val="auto"/>
    </w:pPr>
    <w:rPr>
      <w:sz w:val="2"/>
      <w:lang w:val="en-US"/>
    </w:rPr>
  </w:style>
  <w:style w:type="paragraph" w:styleId="FootnoteText">
    <w:name w:val="footnote text"/>
    <w:semiHidden/>
    <w:locked/>
    <w:pPr>
      <w:tabs>
        <w:tab w:val="left" w:pos="459"/>
      </w:tabs>
      <w:spacing w:before="142"/>
      <w:ind w:left="459"/>
      <w:jc w:val="both"/>
    </w:pPr>
    <w:rPr>
      <w:sz w:val="18"/>
      <w:lang w:eastAsia="en-US"/>
    </w:rPr>
  </w:style>
  <w:style w:type="paragraph" w:styleId="Header">
    <w:name w:val="header"/>
    <w:next w:val="BodyText"/>
    <w:uiPriority w:val="49"/>
    <w:locked/>
    <w:pPr>
      <w:spacing w:after="85"/>
    </w:pPr>
    <w:rPr>
      <w:sz w:val="18"/>
      <w:lang w:val="en-US" w:eastAsia="en-US"/>
    </w:rPr>
  </w:style>
  <w:style w:type="paragraph" w:customStyle="1" w:styleId="ListBulleted">
    <w:name w:val="List Bulleted"/>
    <w:uiPriority w:val="7"/>
    <w:qFormat/>
    <w:locked/>
    <w:pPr>
      <w:numPr>
        <w:numId w:val="6"/>
      </w:numPr>
      <w:tabs>
        <w:tab w:val="clear" w:pos="1179"/>
        <w:tab w:val="left" w:pos="919"/>
      </w:tabs>
      <w:ind w:left="918" w:right="1134" w:hanging="459"/>
      <w:jc w:val="both"/>
    </w:pPr>
    <w:rPr>
      <w:sz w:val="22"/>
      <w:lang w:eastAsia="en-US"/>
    </w:rPr>
  </w:style>
  <w:style w:type="paragraph" w:customStyle="1" w:styleId="ListEmdash">
    <w:name w:val="List Emdash"/>
    <w:basedOn w:val="BodyText"/>
    <w:uiPriority w:val="6"/>
    <w:qFormat/>
    <w:rsid w:val="00717C6F"/>
    <w:pPr>
      <w:numPr>
        <w:numId w:val="20"/>
      </w:numPr>
      <w:ind w:left="709"/>
    </w:pPr>
  </w:style>
  <w:style w:type="paragraph" w:customStyle="1" w:styleId="ListNumbered">
    <w:name w:val="List Numbered"/>
    <w:basedOn w:val="BodyText"/>
    <w:uiPriority w:val="5"/>
    <w:qFormat/>
    <w:locked/>
    <w:rsid w:val="00717C6F"/>
    <w:pPr>
      <w:numPr>
        <w:numId w:val="22"/>
      </w:numPr>
    </w:pPr>
  </w:style>
  <w:style w:type="paragraph" w:styleId="Title">
    <w:name w:val="Title"/>
    <w:uiPriority w:val="2"/>
    <w:locked/>
    <w:pPr>
      <w:widowControl w:val="0"/>
      <w:spacing w:line="440" w:lineRule="exact"/>
      <w:jc w:val="center"/>
      <w:outlineLvl w:val="0"/>
    </w:pPr>
    <w:rPr>
      <w:rFonts w:ascii="Arial" w:hAnsi="Arial" w:cs="Arial"/>
      <w:bCs/>
      <w:sz w:val="42"/>
      <w:szCs w:val="32"/>
      <w:lang w:eastAsia="en-US"/>
    </w:rPr>
  </w:style>
  <w:style w:type="paragraph" w:customStyle="1" w:styleId="zyxConfid2Red">
    <w:name w:val="zyxConfid2Red"/>
    <w:basedOn w:val="Normal"/>
    <w:uiPriority w:val="49"/>
    <w:locked/>
    <w:pPr>
      <w:spacing w:after="20" w:line="220" w:lineRule="exact"/>
      <w:jc w:val="right"/>
    </w:pPr>
    <w:rPr>
      <w:rFonts w:ascii="Arial" w:hAnsi="Arial" w:cs="Arial"/>
      <w:color w:val="FF0000"/>
    </w:rPr>
  </w:style>
  <w:style w:type="paragraph" w:customStyle="1" w:styleId="zyxConfidRed">
    <w:name w:val="zyxConfidRed"/>
    <w:uiPriority w:val="49"/>
    <w:locked/>
    <w:pPr>
      <w:widowControl w:val="0"/>
      <w:spacing w:before="80"/>
      <w:jc w:val="right"/>
    </w:pPr>
    <w:rPr>
      <w:rFonts w:ascii="Arial" w:hAnsi="Arial"/>
      <w:b/>
      <w:caps/>
      <w:color w:val="FF0000"/>
      <w:sz w:val="40"/>
      <w:lang w:eastAsia="en-US"/>
    </w:rPr>
  </w:style>
  <w:style w:type="paragraph" w:customStyle="1" w:styleId="zyxConfidBlack">
    <w:name w:val="zyxConfidBlack"/>
    <w:basedOn w:val="zyxConfidRed"/>
    <w:uiPriority w:val="49"/>
    <w:locked/>
    <w:pPr>
      <w:framePr w:wrap="auto" w:vAnchor="page" w:hAnchor="page" w:x="1333" w:y="228"/>
      <w:widowControl/>
      <w:overflowPunct w:val="0"/>
      <w:autoSpaceDE w:val="0"/>
      <w:autoSpaceDN w:val="0"/>
      <w:adjustRightInd w:val="0"/>
      <w:suppressOverlap/>
      <w:textAlignment w:val="baseline"/>
    </w:pPr>
    <w:rPr>
      <w:rFonts w:cs="Arial"/>
      <w:bCs/>
      <w:color w:val="000000"/>
    </w:rPr>
  </w:style>
  <w:style w:type="paragraph" w:customStyle="1" w:styleId="zyxDistribution">
    <w:name w:val="zyxDistribution"/>
    <w:basedOn w:val="Normal"/>
    <w:uiPriority w:val="49"/>
    <w:locked/>
    <w:pPr>
      <w:framePr w:wrap="around" w:vAnchor="page" w:hAnchor="page" w:x="1390" w:y="15707"/>
      <w:widowControl w:val="0"/>
      <w:overflowPunct/>
      <w:autoSpaceDE/>
      <w:autoSpaceDN/>
      <w:adjustRightInd/>
      <w:spacing w:before="240" w:after="20"/>
      <w:ind w:left="142"/>
      <w:suppressOverlap/>
      <w:textAlignment w:val="auto"/>
    </w:pPr>
    <w:rPr>
      <w:rFonts w:ascii="Arial" w:hAnsi="Arial"/>
      <w:b/>
    </w:rPr>
  </w:style>
  <w:style w:type="paragraph" w:customStyle="1" w:styleId="zyxPrePrint">
    <w:name w:val="zyxPrePrint"/>
    <w:uiPriority w:val="49"/>
    <w:locked/>
    <w:pPr>
      <w:spacing w:after="60" w:line="280" w:lineRule="exact"/>
      <w:ind w:left="113"/>
    </w:pPr>
    <w:rPr>
      <w:sz w:val="22"/>
      <w:lang w:eastAsia="en-US"/>
    </w:rPr>
  </w:style>
  <w:style w:type="paragraph" w:customStyle="1" w:styleId="zyxFillIn">
    <w:name w:val="zyxFill_In"/>
    <w:basedOn w:val="zyxPrePrint"/>
    <w:uiPriority w:val="49"/>
    <w:locked/>
    <w:rPr>
      <w:b/>
    </w:rPr>
  </w:style>
  <w:style w:type="paragraph" w:customStyle="1" w:styleId="zyxLogo">
    <w:name w:val="zyxLogo"/>
    <w:basedOn w:val="Normal"/>
    <w:uiPriority w:val="49"/>
    <w:locked/>
    <w:pPr>
      <w:keepNext/>
      <w:spacing w:after="10"/>
    </w:pPr>
    <w:rPr>
      <w:rFonts w:ascii="Arial" w:hAnsi="Arial"/>
      <w:b/>
      <w:sz w:val="13"/>
    </w:rPr>
  </w:style>
  <w:style w:type="paragraph" w:customStyle="1" w:styleId="zyxP1Footer">
    <w:name w:val="zyxP1_Footer"/>
    <w:basedOn w:val="Normal"/>
    <w:uiPriority w:val="49"/>
    <w:locked/>
    <w:pPr>
      <w:widowControl w:val="0"/>
      <w:spacing w:line="160" w:lineRule="exact"/>
      <w:ind w:left="108"/>
    </w:pPr>
    <w:rPr>
      <w:sz w:val="14"/>
    </w:rPr>
  </w:style>
  <w:style w:type="paragraph" w:customStyle="1" w:styleId="zyxSensitivity">
    <w:name w:val="zyxSensitivity"/>
    <w:basedOn w:val="Normal"/>
    <w:uiPriority w:val="49"/>
    <w:locked/>
    <w:pPr>
      <w:framePr w:wrap="around" w:vAnchor="page" w:hAnchor="page" w:x="1390" w:y="15707"/>
      <w:widowControl w:val="0"/>
      <w:overflowPunct/>
      <w:autoSpaceDE/>
      <w:autoSpaceDN/>
      <w:adjustRightInd/>
      <w:spacing w:line="220" w:lineRule="exact"/>
      <w:ind w:left="142"/>
      <w:suppressOverlap/>
      <w:textAlignment w:val="auto"/>
    </w:pPr>
    <w:rPr>
      <w:rFonts w:ascii="Arial" w:hAnsi="Arial"/>
      <w:b/>
    </w:rPr>
  </w:style>
  <w:style w:type="paragraph" w:customStyle="1" w:styleId="zyxTitle">
    <w:name w:val="zyxTitle"/>
    <w:basedOn w:val="Normal"/>
    <w:uiPriority w:val="49"/>
    <w:locked/>
    <w:pPr>
      <w:keepNext/>
      <w:spacing w:line="420" w:lineRule="exact"/>
    </w:pPr>
    <w:rPr>
      <w:rFonts w:ascii="Arial" w:hAnsi="Arial"/>
      <w:sz w:val="40"/>
    </w:rPr>
  </w:style>
  <w:style w:type="character" w:styleId="FootnoteReference">
    <w:name w:val="footnote reference"/>
    <w:basedOn w:val="DefaultParagraphFont"/>
    <w:semiHidden/>
    <w:locked/>
    <w:rPr>
      <w:vertAlign w:val="superscript"/>
    </w:rPr>
  </w:style>
  <w:style w:type="paragraph" w:styleId="Subtitle">
    <w:name w:val="Subtitle"/>
    <w:next w:val="BodyText"/>
    <w:uiPriority w:val="3"/>
    <w:qFormat/>
    <w:rsid w:val="00B82FA5"/>
    <w:pPr>
      <w:spacing w:after="100" w:afterAutospacing="1" w:line="280" w:lineRule="atLeast"/>
      <w:ind w:left="567" w:right="567"/>
      <w:contextualSpacing/>
    </w:pPr>
    <w:rPr>
      <w:rFonts w:cs="Arial"/>
      <w:b/>
      <w:i/>
      <w:sz w:val="24"/>
      <w:szCs w:val="24"/>
      <w:lang w:val="en-US" w:eastAsia="en-US"/>
    </w:rPr>
  </w:style>
  <w:style w:type="paragraph" w:customStyle="1" w:styleId="AgendaList">
    <w:name w:val="Agenda List"/>
    <w:uiPriority w:val="49"/>
    <w:locked/>
    <w:pPr>
      <w:numPr>
        <w:numId w:val="9"/>
      </w:numPr>
      <w:tabs>
        <w:tab w:val="clear" w:pos="459"/>
        <w:tab w:val="left" w:pos="919"/>
      </w:tabs>
      <w:spacing w:after="240" w:line="240" w:lineRule="exact"/>
      <w:ind w:left="918"/>
      <w:jc w:val="both"/>
    </w:pPr>
    <w:rPr>
      <w:sz w:val="22"/>
      <w:lang w:eastAsia="en-US"/>
    </w:rPr>
  </w:style>
  <w:style w:type="paragraph" w:customStyle="1" w:styleId="zyxClassification1">
    <w:name w:val="zyxClassification1"/>
    <w:basedOn w:val="BodyText"/>
    <w:uiPriority w:val="49"/>
    <w:locked/>
    <w:pPr>
      <w:spacing w:line="280" w:lineRule="exact"/>
      <w:jc w:val="right"/>
    </w:pPr>
    <w:rPr>
      <w:rFonts w:ascii="Arial" w:hAnsi="Arial" w:cs="Arial"/>
      <w:b/>
      <w:bCs/>
      <w:caps/>
      <w:sz w:val="24"/>
    </w:rPr>
  </w:style>
  <w:style w:type="paragraph" w:customStyle="1" w:styleId="zyxClassification2">
    <w:name w:val="zyxClassification2"/>
    <w:basedOn w:val="Footer"/>
    <w:uiPriority w:val="49"/>
    <w:locked/>
    <w:pPr>
      <w:tabs>
        <w:tab w:val="center" w:pos="4320"/>
        <w:tab w:val="right" w:pos="8640"/>
      </w:tabs>
      <w:overflowPunct w:val="0"/>
      <w:autoSpaceDE w:val="0"/>
      <w:autoSpaceDN w:val="0"/>
      <w:adjustRightInd w:val="0"/>
      <w:ind w:firstLine="567"/>
      <w:jc w:val="right"/>
      <w:textAlignment w:val="baseline"/>
    </w:pPr>
    <w:rPr>
      <w:rFonts w:ascii="Arial" w:hAnsi="Arial" w:cs="Arial"/>
      <w:sz w:val="16"/>
      <w:lang w:val="en-GB"/>
    </w:rPr>
  </w:style>
  <w:style w:type="character" w:customStyle="1" w:styleId="FooterChar">
    <w:name w:val="Footer Char"/>
    <w:basedOn w:val="DefaultParagraphFont"/>
    <w:link w:val="Footer"/>
    <w:uiPriority w:val="99"/>
    <w:rsid w:val="00037321"/>
    <w:rPr>
      <w:sz w:val="2"/>
      <w:lang w:val="en-US" w:eastAsia="en-US"/>
    </w:rPr>
  </w:style>
  <w:style w:type="paragraph" w:customStyle="1" w:styleId="Runninghead">
    <w:name w:val="Running head"/>
    <w:basedOn w:val="Normal"/>
    <w:link w:val="RunningheadChar"/>
    <w:uiPriority w:val="49"/>
    <w:qFormat/>
    <w:rsid w:val="00B82FA5"/>
    <w:pPr>
      <w:jc w:val="center"/>
    </w:pPr>
    <w:rPr>
      <w:b/>
      <w:sz w:val="16"/>
      <w:szCs w:val="16"/>
    </w:rPr>
  </w:style>
  <w:style w:type="paragraph" w:customStyle="1" w:styleId="Authornameandaffiliation">
    <w:name w:val="Author name and affiliation"/>
    <w:link w:val="AuthornameandaffiliationChar"/>
    <w:uiPriority w:val="49"/>
    <w:qFormat/>
    <w:rsid w:val="00647F33"/>
    <w:pPr>
      <w:ind w:left="567"/>
      <w:contextualSpacing/>
    </w:pPr>
    <w:rPr>
      <w:lang w:val="en-US" w:eastAsia="en-US"/>
    </w:rPr>
  </w:style>
  <w:style w:type="character" w:customStyle="1" w:styleId="RunningheadChar">
    <w:name w:val="Running head Char"/>
    <w:basedOn w:val="DefaultParagraphFont"/>
    <w:link w:val="Runninghead"/>
    <w:uiPriority w:val="49"/>
    <w:rsid w:val="00B82FA5"/>
    <w:rPr>
      <w:b/>
      <w:sz w:val="16"/>
      <w:szCs w:val="16"/>
      <w:lang w:eastAsia="en-US"/>
    </w:rPr>
  </w:style>
  <w:style w:type="paragraph" w:customStyle="1" w:styleId="Abstracttext">
    <w:name w:val="Abstract text"/>
    <w:basedOn w:val="Authornameandaffiliation"/>
    <w:link w:val="AbstracttextChar"/>
    <w:uiPriority w:val="49"/>
    <w:qFormat/>
    <w:rsid w:val="00BD605C"/>
    <w:pPr>
      <w:spacing w:line="240" w:lineRule="atLeast"/>
      <w:ind w:left="0" w:firstLine="567"/>
    </w:pPr>
    <w:rPr>
      <w:sz w:val="18"/>
    </w:rPr>
  </w:style>
  <w:style w:type="character" w:customStyle="1" w:styleId="BodyTextChar">
    <w:name w:val="Body Text Char"/>
    <w:basedOn w:val="DefaultParagraphFont"/>
    <w:link w:val="BodyText"/>
    <w:rsid w:val="00647F33"/>
    <w:rPr>
      <w:lang w:eastAsia="en-US"/>
    </w:rPr>
  </w:style>
  <w:style w:type="character" w:customStyle="1" w:styleId="AuthornameandaffiliationChar">
    <w:name w:val="Author name and affiliation Char"/>
    <w:basedOn w:val="BodyTextChar"/>
    <w:link w:val="Authornameandaffiliation"/>
    <w:uiPriority w:val="49"/>
    <w:rsid w:val="00647F33"/>
    <w:rPr>
      <w:lang w:val="en-US" w:eastAsia="en-US"/>
    </w:rPr>
  </w:style>
  <w:style w:type="table" w:styleId="TableGrid">
    <w:name w:val="Table Grid"/>
    <w:basedOn w:val="TableNormal"/>
    <w:uiPriority w:val="59"/>
    <w:locked/>
    <w:rsid w:val="00472C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textChar">
    <w:name w:val="Abstract text Char"/>
    <w:basedOn w:val="AuthornameandaffiliationChar"/>
    <w:link w:val="Abstracttext"/>
    <w:uiPriority w:val="49"/>
    <w:rsid w:val="00BD605C"/>
    <w:rPr>
      <w:sz w:val="18"/>
      <w:lang w:val="en-US" w:eastAsia="en-US"/>
    </w:rPr>
  </w:style>
  <w:style w:type="paragraph" w:styleId="BalloonText">
    <w:name w:val="Balloon Text"/>
    <w:basedOn w:val="Normal"/>
    <w:link w:val="BalloonTextChar"/>
    <w:uiPriority w:val="49"/>
    <w:locked/>
    <w:rsid w:val="005F00A0"/>
    <w:rPr>
      <w:rFonts w:ascii="Tahoma" w:hAnsi="Tahoma" w:cs="Tahoma"/>
      <w:sz w:val="16"/>
      <w:szCs w:val="16"/>
    </w:rPr>
  </w:style>
  <w:style w:type="character" w:customStyle="1" w:styleId="BalloonTextChar">
    <w:name w:val="Balloon Text Char"/>
    <w:basedOn w:val="DefaultParagraphFont"/>
    <w:link w:val="BalloonText"/>
    <w:uiPriority w:val="49"/>
    <w:rsid w:val="005F00A0"/>
    <w:rPr>
      <w:rFonts w:ascii="Tahoma" w:hAnsi="Tahoma" w:cs="Tahoma"/>
      <w:sz w:val="16"/>
      <w:szCs w:val="16"/>
      <w:lang w:eastAsia="en-US"/>
    </w:rPr>
  </w:style>
  <w:style w:type="paragraph" w:customStyle="1" w:styleId="Figurecaption">
    <w:name w:val="Figure caption"/>
    <w:basedOn w:val="BodyText"/>
    <w:link w:val="FigurecaptionChar"/>
    <w:uiPriority w:val="49"/>
    <w:qFormat/>
    <w:locked/>
    <w:rsid w:val="00717C6F"/>
    <w:pPr>
      <w:jc w:val="center"/>
    </w:pPr>
    <w:rPr>
      <w:i/>
      <w:sz w:val="18"/>
    </w:rPr>
  </w:style>
  <w:style w:type="paragraph" w:customStyle="1" w:styleId="Otherunnumberedheadings">
    <w:name w:val="Other unnumbered headings"/>
    <w:next w:val="BodyText"/>
    <w:link w:val="OtherunnumberedheadingsChar"/>
    <w:uiPriority w:val="49"/>
    <w:qFormat/>
    <w:locked/>
    <w:rsid w:val="00D26ADA"/>
    <w:pPr>
      <w:spacing w:before="100" w:beforeAutospacing="1" w:after="100" w:afterAutospacing="1" w:line="260" w:lineRule="atLeast"/>
      <w:jc w:val="center"/>
    </w:pPr>
    <w:rPr>
      <w:rFonts w:ascii="Times New Roman Bold" w:hAnsi="Times New Roman Bold"/>
      <w:b/>
      <w:caps/>
      <w:lang w:eastAsia="en-US"/>
    </w:rPr>
  </w:style>
  <w:style w:type="character" w:customStyle="1" w:styleId="FigurecaptionChar">
    <w:name w:val="Figure caption Char"/>
    <w:basedOn w:val="BodyTextChar"/>
    <w:link w:val="Figurecaption"/>
    <w:uiPriority w:val="49"/>
    <w:rsid w:val="00717C6F"/>
    <w:rPr>
      <w:i/>
      <w:sz w:val="18"/>
      <w:lang w:eastAsia="en-US"/>
    </w:rPr>
  </w:style>
  <w:style w:type="paragraph" w:customStyle="1" w:styleId="Referencelist">
    <w:name w:val="Reference list"/>
    <w:basedOn w:val="BodyText"/>
    <w:link w:val="ReferencelistChar"/>
    <w:uiPriority w:val="49"/>
    <w:qFormat/>
    <w:rsid w:val="009E0D5B"/>
    <w:pPr>
      <w:numPr>
        <w:numId w:val="30"/>
      </w:numPr>
    </w:pPr>
    <w:rPr>
      <w:sz w:val="18"/>
      <w:szCs w:val="18"/>
    </w:rPr>
  </w:style>
  <w:style w:type="character" w:customStyle="1" w:styleId="OtherunnumberedheadingsChar">
    <w:name w:val="Other unnumbered headings Char"/>
    <w:basedOn w:val="BodyTextChar"/>
    <w:link w:val="Otherunnumberedheadings"/>
    <w:uiPriority w:val="49"/>
    <w:rsid w:val="00D26ADA"/>
    <w:rPr>
      <w:rFonts w:ascii="Times New Roman Bold" w:hAnsi="Times New Roman Bold"/>
      <w:b/>
      <w:caps/>
      <w:lang w:eastAsia="en-US"/>
    </w:rPr>
  </w:style>
  <w:style w:type="character" w:customStyle="1" w:styleId="ReferencelistChar">
    <w:name w:val="Reference list Char"/>
    <w:basedOn w:val="BodyTextChar"/>
    <w:link w:val="Referencelist"/>
    <w:uiPriority w:val="49"/>
    <w:rsid w:val="009E0D5B"/>
    <w:rPr>
      <w:sz w:val="18"/>
      <w:szCs w:val="18"/>
      <w:lang w:eastAsia="en-US"/>
    </w:rPr>
  </w:style>
  <w:style w:type="paragraph" w:customStyle="1" w:styleId="Tabletext">
    <w:name w:val="Table text"/>
    <w:basedOn w:val="BodyText"/>
    <w:link w:val="TabletextChar"/>
    <w:uiPriority w:val="49"/>
    <w:qFormat/>
    <w:rsid w:val="00883848"/>
    <w:pPr>
      <w:ind w:firstLine="0"/>
    </w:pPr>
  </w:style>
  <w:style w:type="character" w:customStyle="1" w:styleId="TabletextChar">
    <w:name w:val="Table text Char"/>
    <w:basedOn w:val="BodyTextChar"/>
    <w:link w:val="Tabletext"/>
    <w:uiPriority w:val="49"/>
    <w:rsid w:val="00883848"/>
    <w:rPr>
      <w:lang w:eastAsia="en-US"/>
    </w:rPr>
  </w:style>
  <w:style w:type="paragraph" w:styleId="NormalWeb">
    <w:name w:val="Normal (Web)"/>
    <w:basedOn w:val="Normal"/>
    <w:uiPriority w:val="49"/>
    <w:semiHidden/>
    <w:unhideWhenUsed/>
    <w:locked/>
    <w:rsid w:val="002C29DB"/>
    <w:rPr>
      <w:sz w:val="24"/>
      <w:szCs w:val="24"/>
    </w:rPr>
  </w:style>
  <w:style w:type="paragraph" w:customStyle="1" w:styleId="FIG-LONG">
    <w:name w:val="FIG-LONG"/>
    <w:basedOn w:val="Normal"/>
    <w:next w:val="Normal"/>
    <w:link w:val="FIG-LONGChar"/>
    <w:autoRedefine/>
    <w:qFormat/>
    <w:rsid w:val="002C29DB"/>
    <w:pPr>
      <w:tabs>
        <w:tab w:val="left" w:pos="709"/>
      </w:tabs>
      <w:overflowPunct/>
      <w:autoSpaceDE/>
      <w:autoSpaceDN/>
      <w:adjustRightInd/>
      <w:spacing w:after="120"/>
      <w:ind w:left="709" w:hanging="709"/>
      <w:textAlignment w:val="auto"/>
    </w:pPr>
    <w:rPr>
      <w:rFonts w:eastAsiaTheme="minorEastAsia"/>
      <w:i/>
      <w:iCs/>
      <w:sz w:val="18"/>
      <w:szCs w:val="18"/>
    </w:rPr>
  </w:style>
  <w:style w:type="character" w:customStyle="1" w:styleId="FIG-LONGChar">
    <w:name w:val="FIG-LONG Char"/>
    <w:basedOn w:val="DefaultParagraphFont"/>
    <w:link w:val="FIG-LONG"/>
    <w:rsid w:val="002C29DB"/>
    <w:rPr>
      <w:rFonts w:eastAsiaTheme="minorEastAsia"/>
      <w:i/>
      <w:iCs/>
      <w:sz w:val="18"/>
      <w:szCs w:val="18"/>
      <w:lang w:eastAsia="en-US"/>
    </w:rPr>
  </w:style>
  <w:style w:type="table" w:customStyle="1" w:styleId="TableGrid1">
    <w:name w:val="Table Grid1"/>
    <w:basedOn w:val="TableNormal"/>
    <w:next w:val="TableGrid"/>
    <w:uiPriority w:val="59"/>
    <w:rsid w:val="002C29DB"/>
    <w:rPr>
      <w:rFonts w:asciiTheme="minorHAnsi" w:eastAsiaTheme="minorEastAsia" w:hAnsiTheme="minorHAnsi" w:cstheme="minorBidi"/>
      <w:sz w:val="24"/>
      <w:szCs w:val="24"/>
      <w:lang w:val="it-I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49"/>
    <w:semiHidden/>
    <w:unhideWhenUsed/>
    <w:locked/>
    <w:rsid w:val="00A233D1"/>
    <w:rPr>
      <w:sz w:val="16"/>
      <w:szCs w:val="16"/>
    </w:rPr>
  </w:style>
  <w:style w:type="paragraph" w:styleId="CommentText">
    <w:name w:val="annotation text"/>
    <w:basedOn w:val="Normal"/>
    <w:link w:val="CommentTextChar"/>
    <w:uiPriority w:val="49"/>
    <w:semiHidden/>
    <w:unhideWhenUsed/>
    <w:locked/>
    <w:rsid w:val="00A233D1"/>
    <w:rPr>
      <w:sz w:val="20"/>
    </w:rPr>
  </w:style>
  <w:style w:type="character" w:customStyle="1" w:styleId="CommentTextChar">
    <w:name w:val="Comment Text Char"/>
    <w:basedOn w:val="DefaultParagraphFont"/>
    <w:link w:val="CommentText"/>
    <w:uiPriority w:val="49"/>
    <w:semiHidden/>
    <w:rsid w:val="00A233D1"/>
    <w:rPr>
      <w:lang w:eastAsia="en-US"/>
    </w:rPr>
  </w:style>
  <w:style w:type="paragraph" w:styleId="CommentSubject">
    <w:name w:val="annotation subject"/>
    <w:basedOn w:val="CommentText"/>
    <w:next w:val="CommentText"/>
    <w:link w:val="CommentSubjectChar"/>
    <w:uiPriority w:val="49"/>
    <w:semiHidden/>
    <w:unhideWhenUsed/>
    <w:locked/>
    <w:rsid w:val="00A233D1"/>
    <w:rPr>
      <w:b/>
      <w:bCs/>
    </w:rPr>
  </w:style>
  <w:style w:type="character" w:customStyle="1" w:styleId="CommentSubjectChar">
    <w:name w:val="Comment Subject Char"/>
    <w:basedOn w:val="CommentTextChar"/>
    <w:link w:val="CommentSubject"/>
    <w:uiPriority w:val="49"/>
    <w:semiHidden/>
    <w:rsid w:val="00A233D1"/>
    <w:rPr>
      <w:b/>
      <w:bCs/>
      <w:lang w:eastAsia="en-US"/>
    </w:rPr>
  </w:style>
  <w:style w:type="paragraph" w:styleId="EndnoteText">
    <w:name w:val="endnote text"/>
    <w:basedOn w:val="Normal"/>
    <w:link w:val="EndnoteTextChar"/>
    <w:uiPriority w:val="49"/>
    <w:semiHidden/>
    <w:unhideWhenUsed/>
    <w:locked/>
    <w:rsid w:val="004F2080"/>
    <w:rPr>
      <w:sz w:val="20"/>
    </w:rPr>
  </w:style>
  <w:style w:type="character" w:customStyle="1" w:styleId="EndnoteTextChar">
    <w:name w:val="Endnote Text Char"/>
    <w:basedOn w:val="DefaultParagraphFont"/>
    <w:link w:val="EndnoteText"/>
    <w:uiPriority w:val="49"/>
    <w:semiHidden/>
    <w:rsid w:val="004F2080"/>
    <w:rPr>
      <w:lang w:eastAsia="en-US"/>
    </w:rPr>
  </w:style>
  <w:style w:type="character" w:styleId="EndnoteReference">
    <w:name w:val="endnote reference"/>
    <w:basedOn w:val="DefaultParagraphFont"/>
    <w:uiPriority w:val="49"/>
    <w:semiHidden/>
    <w:unhideWhenUsed/>
    <w:locked/>
    <w:rsid w:val="004F2080"/>
    <w:rPr>
      <w:vertAlign w:val="superscript"/>
    </w:rPr>
  </w:style>
  <w:style w:type="paragraph" w:styleId="ListParagraph">
    <w:name w:val="List Paragraph"/>
    <w:basedOn w:val="Normal"/>
    <w:uiPriority w:val="49"/>
    <w:locked/>
    <w:rsid w:val="0008698B"/>
    <w:pPr>
      <w:ind w:left="720"/>
      <w:contextualSpacing/>
    </w:pPr>
  </w:style>
  <w:style w:type="table" w:styleId="GridTable5Dark-Accent1">
    <w:name w:val="Grid Table 5 Dark Accent 1"/>
    <w:basedOn w:val="TableNormal"/>
    <w:uiPriority w:val="50"/>
    <w:rsid w:val="00D32CC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customStyle="1" w:styleId="Table11">
    <w:name w:val="Table 11"/>
    <w:rsid w:val="00CF2E0A"/>
    <w:pPr>
      <w:spacing w:before="60"/>
    </w:pPr>
    <w:rPr>
      <w:sz w:val="22"/>
      <w:lang w:val="en-US" w:eastAsia="en-US"/>
    </w:rPr>
  </w:style>
  <w:style w:type="paragraph" w:customStyle="1" w:styleId="BodyTextFlush">
    <w:name w:val="Body Text Flush"/>
    <w:link w:val="BodyTextFlushChar"/>
    <w:rsid w:val="00A81398"/>
    <w:pPr>
      <w:spacing w:before="60" w:after="120"/>
    </w:pPr>
    <w:rPr>
      <w:sz w:val="22"/>
      <w:lang w:val="en-US" w:eastAsia="en-US"/>
    </w:rPr>
  </w:style>
  <w:style w:type="character" w:customStyle="1" w:styleId="BodyTextFlushChar">
    <w:name w:val="Body Text Flush Char"/>
    <w:basedOn w:val="DefaultParagraphFont"/>
    <w:link w:val="BodyTextFlush"/>
    <w:rsid w:val="00A81398"/>
    <w:rPr>
      <w:sz w:val="22"/>
      <w:lang w:val="en-US" w:eastAsia="en-US"/>
    </w:rPr>
  </w:style>
  <w:style w:type="paragraph" w:styleId="ListBullet">
    <w:name w:val="List Bullet"/>
    <w:rsid w:val="00A81398"/>
    <w:pPr>
      <w:numPr>
        <w:numId w:val="39"/>
      </w:numPr>
      <w:spacing w:after="120"/>
    </w:pPr>
    <w:rPr>
      <w:sz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3.jpe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jpe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07/relationships/hdphoto" Target="media/hdphoto1.wdp"/><Relationship Id="rId22" Type="http://schemas.openxmlformats.org/officeDocument/2006/relationships/header" Target="header2.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365\IAEA%20Blank%20(r01).dotx"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800583435356417"/>
          <c:y val="2.4859725838330637E-2"/>
          <c:w val="0.83710143668599113"/>
          <c:h val="0.85572936378977205"/>
        </c:manualLayout>
      </c:layout>
      <c:scatterChart>
        <c:scatterStyle val="lineMarker"/>
        <c:varyColors val="0"/>
        <c:ser>
          <c:idx val="0"/>
          <c:order val="0"/>
          <c:tx>
            <c:strRef>
              <c:f>Data!$C$1</c:f>
              <c:strCache>
                <c:ptCount val="1"/>
                <c:pt idx="0">
                  <c:v>ATR Cd-filter</c:v>
                </c:pt>
              </c:strCache>
            </c:strRef>
          </c:tx>
          <c:spPr>
            <a:ln w="19050" cap="rnd">
              <a:noFill/>
              <a:round/>
            </a:ln>
            <a:effectLst/>
          </c:spPr>
          <c:marker>
            <c:symbol val="circle"/>
            <c:size val="5"/>
            <c:spPr>
              <a:solidFill>
                <a:schemeClr val="accent1"/>
              </a:solidFill>
              <a:ln w="9525">
                <a:solidFill>
                  <a:schemeClr val="tx1"/>
                </a:solidFill>
              </a:ln>
              <a:effectLst/>
            </c:spPr>
          </c:marker>
          <c:xVal>
            <c:numRef>
              <c:f>Data!$B$2:$B$96</c:f>
              <c:numCache>
                <c:formatCode>0.000E+00</c:formatCode>
                <c:ptCount val="95"/>
                <c:pt idx="0">
                  <c:v>8.7140000000000001E-10</c:v>
                </c:pt>
                <c:pt idx="1">
                  <c:v>1.119E-9</c:v>
                </c:pt>
                <c:pt idx="2">
                  <c:v>1.4369999999999999E-9</c:v>
                </c:pt>
                <c:pt idx="3">
                  <c:v>1.8449999999999999E-9</c:v>
                </c:pt>
                <c:pt idx="4">
                  <c:v>2.369E-9</c:v>
                </c:pt>
                <c:pt idx="5">
                  <c:v>3.0410000000000001E-9</c:v>
                </c:pt>
                <c:pt idx="6">
                  <c:v>3.9050000000000001E-9</c:v>
                </c:pt>
                <c:pt idx="7">
                  <c:v>5.0140000000000003E-9</c:v>
                </c:pt>
                <c:pt idx="8">
                  <c:v>6.4389999999999998E-9</c:v>
                </c:pt>
                <c:pt idx="9">
                  <c:v>8.2670000000000005E-9</c:v>
                </c:pt>
                <c:pt idx="10">
                  <c:v>1.062E-8</c:v>
                </c:pt>
                <c:pt idx="11">
                  <c:v>1.363E-8</c:v>
                </c:pt>
                <c:pt idx="12" formatCode="0.00E+00">
                  <c:v>1.7500000000000001E-8</c:v>
                </c:pt>
                <c:pt idx="13">
                  <c:v>2.2469999999999999E-8</c:v>
                </c:pt>
                <c:pt idx="14">
                  <c:v>2.8859999999999998E-8</c:v>
                </c:pt>
                <c:pt idx="15">
                  <c:v>3.7049999999999998E-8</c:v>
                </c:pt>
                <c:pt idx="16">
                  <c:v>4.758E-8</c:v>
                </c:pt>
                <c:pt idx="17">
                  <c:v>6.109E-8</c:v>
                </c:pt>
                <c:pt idx="18">
                  <c:v>7.8440000000000006E-8</c:v>
                </c:pt>
                <c:pt idx="19">
                  <c:v>1.007E-7</c:v>
                </c:pt>
                <c:pt idx="20">
                  <c:v>1.293E-7</c:v>
                </c:pt>
                <c:pt idx="21">
                  <c:v>1.6610000000000001E-7</c:v>
                </c:pt>
                <c:pt idx="22">
                  <c:v>2.132E-7</c:v>
                </c:pt>
                <c:pt idx="23">
                  <c:v>2.7379999999999998E-7</c:v>
                </c:pt>
                <c:pt idx="24">
                  <c:v>3.5149999999999999E-7</c:v>
                </c:pt>
                <c:pt idx="25">
                  <c:v>4.5139999999999998E-7</c:v>
                </c:pt>
                <c:pt idx="26">
                  <c:v>5.7960000000000003E-7</c:v>
                </c:pt>
                <c:pt idx="27">
                  <c:v>7.4420000000000001E-7</c:v>
                </c:pt>
                <c:pt idx="28">
                  <c:v>9.5560000000000001E-7</c:v>
                </c:pt>
                <c:pt idx="29">
                  <c:v>1.2270000000000001E-6</c:v>
                </c:pt>
                <c:pt idx="30">
                  <c:v>1.576E-6</c:v>
                </c:pt>
                <c:pt idx="31">
                  <c:v>2.0229999999999999E-6</c:v>
                </c:pt>
                <c:pt idx="32">
                  <c:v>2.5979999999999999E-6</c:v>
                </c:pt>
                <c:pt idx="33">
                  <c:v>3.3349999999999998E-6</c:v>
                </c:pt>
                <c:pt idx="34">
                  <c:v>4.2830000000000003E-6</c:v>
                </c:pt>
                <c:pt idx="35">
                  <c:v>5.4990000000000002E-6</c:v>
                </c:pt>
                <c:pt idx="36">
                  <c:v>7.0609999999999998E-6</c:v>
                </c:pt>
                <c:pt idx="37">
                  <c:v>9.0659999999999993E-6</c:v>
                </c:pt>
                <c:pt idx="38">
                  <c:v>1.164E-5</c:v>
                </c:pt>
                <c:pt idx="39">
                  <c:v>1.4949999999999999E-5</c:v>
                </c:pt>
                <c:pt idx="40">
                  <c:v>1.9190000000000001E-5</c:v>
                </c:pt>
                <c:pt idx="41">
                  <c:v>2.4649999999999999E-5</c:v>
                </c:pt>
                <c:pt idx="42">
                  <c:v>3.1649999999999997E-5</c:v>
                </c:pt>
                <c:pt idx="43">
                  <c:v>4.0630000000000002E-5</c:v>
                </c:pt>
                <c:pt idx="44">
                  <c:v>5.2169999999999997E-5</c:v>
                </c:pt>
                <c:pt idx="45">
                  <c:v>6.6989999999999994E-5</c:v>
                </c:pt>
                <c:pt idx="46">
                  <c:v>8.6020000000000007E-5</c:v>
                </c:pt>
                <c:pt idx="47" formatCode="General">
                  <c:v>1.105E-4</c:v>
                </c:pt>
                <c:pt idx="48" formatCode="General">
                  <c:v>1.418E-4</c:v>
                </c:pt>
                <c:pt idx="49" formatCode="General">
                  <c:v>1.8210000000000001E-4</c:v>
                </c:pt>
                <c:pt idx="50" formatCode="General">
                  <c:v>2.3379999999999999E-4</c:v>
                </c:pt>
                <c:pt idx="51" formatCode="General">
                  <c:v>3.0019999999999998E-4</c:v>
                </c:pt>
                <c:pt idx="52" formatCode="General">
                  <c:v>3.8549999999999999E-4</c:v>
                </c:pt>
                <c:pt idx="53" formatCode="General">
                  <c:v>4.95E-4</c:v>
                </c:pt>
                <c:pt idx="54" formatCode="General">
                  <c:v>6.3560000000000005E-4</c:v>
                </c:pt>
                <c:pt idx="55" formatCode="General">
                  <c:v>8.1610000000000005E-4</c:v>
                </c:pt>
                <c:pt idx="56" formatCode="General">
                  <c:v>1.0480000000000001E-3</c:v>
                </c:pt>
                <c:pt idx="57" formatCode="General">
                  <c:v>1.346E-3</c:v>
                </c:pt>
                <c:pt idx="58" formatCode="General">
                  <c:v>1.7279999999999999E-3</c:v>
                </c:pt>
                <c:pt idx="59" formatCode="General">
                  <c:v>2.2190000000000001E-3</c:v>
                </c:pt>
                <c:pt idx="60" formatCode="General">
                  <c:v>2.849E-3</c:v>
                </c:pt>
                <c:pt idx="61" formatCode="General">
                  <c:v>3.6579999999999998E-3</c:v>
                </c:pt>
                <c:pt idx="62" formatCode="General">
                  <c:v>4.6969999999999998E-3</c:v>
                </c:pt>
                <c:pt idx="63" formatCode="General">
                  <c:v>6.0299999999999998E-3</c:v>
                </c:pt>
                <c:pt idx="64" formatCode="General">
                  <c:v>7.7429999999999999E-3</c:v>
                </c:pt>
                <c:pt idx="65" formatCode="General">
                  <c:v>9.9419999999999994E-3</c:v>
                </c:pt>
                <c:pt idx="66" formatCode="General">
                  <c:v>1.277E-2</c:v>
                </c:pt>
                <c:pt idx="67" formatCode="General">
                  <c:v>1.6389999999999998E-2</c:v>
                </c:pt>
                <c:pt idx="68" formatCode="General">
                  <c:v>2.1049999999999999E-2</c:v>
                </c:pt>
                <c:pt idx="69" formatCode="General">
                  <c:v>2.7029999999999998E-2</c:v>
                </c:pt>
                <c:pt idx="70" formatCode="General">
                  <c:v>3.4700000000000002E-2</c:v>
                </c:pt>
                <c:pt idx="71" formatCode="General">
                  <c:v>4.4560000000000002E-2</c:v>
                </c:pt>
                <c:pt idx="72" formatCode="General">
                  <c:v>5.722E-2</c:v>
                </c:pt>
                <c:pt idx="73" formatCode="General">
                  <c:v>7.3469999999999994E-2</c:v>
                </c:pt>
                <c:pt idx="74" formatCode="General">
                  <c:v>9.4329999999999997E-2</c:v>
                </c:pt>
                <c:pt idx="75" formatCode="General">
                  <c:v>0.1211</c:v>
                </c:pt>
                <c:pt idx="76" formatCode="General">
                  <c:v>0.1555</c:v>
                </c:pt>
                <c:pt idx="77" formatCode="General">
                  <c:v>0.19969999999999999</c:v>
                </c:pt>
                <c:pt idx="78" formatCode="General">
                  <c:v>0.25640000000000002</c:v>
                </c:pt>
                <c:pt idx="79" formatCode="General">
                  <c:v>0.32929999999999998</c:v>
                </c:pt>
                <c:pt idx="80" formatCode="General">
                  <c:v>0.42280000000000001</c:v>
                </c:pt>
                <c:pt idx="81" formatCode="General">
                  <c:v>0.54279999999999995</c:v>
                </c:pt>
                <c:pt idx="82" formatCode="General">
                  <c:v>0.69699999999999995</c:v>
                </c:pt>
                <c:pt idx="83" formatCode="General">
                  <c:v>0.89500000000000002</c:v>
                </c:pt>
                <c:pt idx="84" formatCode="General">
                  <c:v>1.149</c:v>
                </c:pt>
                <c:pt idx="85" formatCode="General">
                  <c:v>1.476</c:v>
                </c:pt>
                <c:pt idx="86" formatCode="General">
                  <c:v>1.895</c:v>
                </c:pt>
                <c:pt idx="87" formatCode="General">
                  <c:v>2.4329999999999998</c:v>
                </c:pt>
                <c:pt idx="88" formatCode="General">
                  <c:v>3.1240000000000001</c:v>
                </c:pt>
                <c:pt idx="89" formatCode="General">
                  <c:v>4.0110000000000001</c:v>
                </c:pt>
                <c:pt idx="90" formatCode="General">
                  <c:v>5.15</c:v>
                </c:pt>
                <c:pt idx="91" formatCode="General">
                  <c:v>6.6130000000000004</c:v>
                </c:pt>
                <c:pt idx="92" formatCode="General">
                  <c:v>8.4909999999999997</c:v>
                </c:pt>
                <c:pt idx="93" formatCode="General">
                  <c:v>10.9</c:v>
                </c:pt>
                <c:pt idx="94" formatCode="General">
                  <c:v>14</c:v>
                </c:pt>
              </c:numCache>
            </c:numRef>
          </c:xVal>
          <c:yVal>
            <c:numRef>
              <c:f>Data!$C$2:$C$96</c:f>
              <c:numCache>
                <c:formatCode>General</c:formatCode>
                <c:ptCount val="95"/>
                <c:pt idx="5" formatCode="0.000E+00">
                  <c:v>1.6789999999999999E-6</c:v>
                </c:pt>
                <c:pt idx="10" formatCode="0.000E+00">
                  <c:v>2.158E-5</c:v>
                </c:pt>
                <c:pt idx="11" formatCode="0.000E+00">
                  <c:v>7.2070000000000006E-5</c:v>
                </c:pt>
                <c:pt idx="12" formatCode="0.000E+00">
                  <c:v>4.3309999999999997E-5</c:v>
                </c:pt>
                <c:pt idx="13" formatCode="0.000E+00">
                  <c:v>1.415E-5</c:v>
                </c:pt>
                <c:pt idx="14">
                  <c:v>1.2999999999999999E-4</c:v>
                </c:pt>
                <c:pt idx="15">
                  <c:v>2.0880000000000001E-4</c:v>
                </c:pt>
                <c:pt idx="16">
                  <c:v>2.0049999999999999E-4</c:v>
                </c:pt>
                <c:pt idx="17">
                  <c:v>1.7880000000000001E-4</c:v>
                </c:pt>
                <c:pt idx="18">
                  <c:v>2.9060000000000002E-4</c:v>
                </c:pt>
                <c:pt idx="19">
                  <c:v>4.3770000000000001E-4</c:v>
                </c:pt>
                <c:pt idx="20">
                  <c:v>4.3520000000000001E-4</c:v>
                </c:pt>
                <c:pt idx="21">
                  <c:v>6.2469999999999995E-4</c:v>
                </c:pt>
                <c:pt idx="22">
                  <c:v>8.7319999999999997E-4</c:v>
                </c:pt>
                <c:pt idx="23">
                  <c:v>7.3189999999999996E-4</c:v>
                </c:pt>
                <c:pt idx="24">
                  <c:v>1.4250000000000001E-3</c:v>
                </c:pt>
                <c:pt idx="25">
                  <c:v>2.588E-3</c:v>
                </c:pt>
                <c:pt idx="26">
                  <c:v>6.3039999999999997E-3</c:v>
                </c:pt>
                <c:pt idx="27">
                  <c:v>9.4009999999999996E-3</c:v>
                </c:pt>
                <c:pt idx="28">
                  <c:v>1.111E-2</c:v>
                </c:pt>
                <c:pt idx="29">
                  <c:v>1.1140000000000001E-2</c:v>
                </c:pt>
                <c:pt idx="30">
                  <c:v>1.2070000000000001E-2</c:v>
                </c:pt>
                <c:pt idx="31">
                  <c:v>1.277E-2</c:v>
                </c:pt>
                <c:pt idx="32">
                  <c:v>1.226E-2</c:v>
                </c:pt>
                <c:pt idx="33">
                  <c:v>1.273E-2</c:v>
                </c:pt>
                <c:pt idx="34">
                  <c:v>1.2659999999999999E-2</c:v>
                </c:pt>
                <c:pt idx="35">
                  <c:v>1.206E-2</c:v>
                </c:pt>
                <c:pt idx="36">
                  <c:v>1.1990000000000001E-2</c:v>
                </c:pt>
                <c:pt idx="37">
                  <c:v>1.2189999999999999E-2</c:v>
                </c:pt>
                <c:pt idx="38">
                  <c:v>1.2070000000000001E-2</c:v>
                </c:pt>
                <c:pt idx="39">
                  <c:v>1.1769999999999999E-2</c:v>
                </c:pt>
                <c:pt idx="40">
                  <c:v>1.166E-2</c:v>
                </c:pt>
                <c:pt idx="41">
                  <c:v>1.1209999999999999E-2</c:v>
                </c:pt>
                <c:pt idx="42">
                  <c:v>1.099E-2</c:v>
                </c:pt>
                <c:pt idx="43">
                  <c:v>1.1809999999999999E-2</c:v>
                </c:pt>
                <c:pt idx="44">
                  <c:v>1.146E-2</c:v>
                </c:pt>
                <c:pt idx="45">
                  <c:v>1.124E-2</c:v>
                </c:pt>
                <c:pt idx="46">
                  <c:v>1.116E-2</c:v>
                </c:pt>
                <c:pt idx="47">
                  <c:v>1.0840000000000001E-2</c:v>
                </c:pt>
                <c:pt idx="48">
                  <c:v>1.2030000000000001E-2</c:v>
                </c:pt>
                <c:pt idx="49">
                  <c:v>1.206E-2</c:v>
                </c:pt>
                <c:pt idx="50">
                  <c:v>1.137E-2</c:v>
                </c:pt>
                <c:pt idx="51">
                  <c:v>1.243E-2</c:v>
                </c:pt>
                <c:pt idx="52">
                  <c:v>1.072E-2</c:v>
                </c:pt>
                <c:pt idx="53">
                  <c:v>1.043E-2</c:v>
                </c:pt>
                <c:pt idx="54">
                  <c:v>1.137E-2</c:v>
                </c:pt>
                <c:pt idx="55">
                  <c:v>1.1169999999999999E-2</c:v>
                </c:pt>
                <c:pt idx="56">
                  <c:v>1.197E-2</c:v>
                </c:pt>
                <c:pt idx="57">
                  <c:v>1.0710000000000001E-2</c:v>
                </c:pt>
                <c:pt idx="58">
                  <c:v>1.18E-2</c:v>
                </c:pt>
                <c:pt idx="59">
                  <c:v>1.225E-2</c:v>
                </c:pt>
                <c:pt idx="60">
                  <c:v>1.14E-2</c:v>
                </c:pt>
                <c:pt idx="61">
                  <c:v>1.013E-2</c:v>
                </c:pt>
                <c:pt idx="62">
                  <c:v>1.176E-2</c:v>
                </c:pt>
                <c:pt idx="63">
                  <c:v>1.052E-2</c:v>
                </c:pt>
                <c:pt idx="64">
                  <c:v>1.1259999999999999E-2</c:v>
                </c:pt>
                <c:pt idx="65">
                  <c:v>1.077E-2</c:v>
                </c:pt>
                <c:pt idx="66">
                  <c:v>1.174E-2</c:v>
                </c:pt>
                <c:pt idx="67">
                  <c:v>1.188E-2</c:v>
                </c:pt>
                <c:pt idx="68">
                  <c:v>1.141E-2</c:v>
                </c:pt>
                <c:pt idx="69">
                  <c:v>1.452E-2</c:v>
                </c:pt>
                <c:pt idx="70">
                  <c:v>1.2579999999999999E-2</c:v>
                </c:pt>
                <c:pt idx="71">
                  <c:v>9.3550000000000005E-3</c:v>
                </c:pt>
                <c:pt idx="72">
                  <c:v>1.329E-2</c:v>
                </c:pt>
                <c:pt idx="73">
                  <c:v>1.5869999999999999E-2</c:v>
                </c:pt>
                <c:pt idx="74">
                  <c:v>1.248E-2</c:v>
                </c:pt>
                <c:pt idx="75">
                  <c:v>1.5310000000000001E-2</c:v>
                </c:pt>
                <c:pt idx="76">
                  <c:v>1.806E-2</c:v>
                </c:pt>
                <c:pt idx="77">
                  <c:v>1.8360000000000001E-2</c:v>
                </c:pt>
                <c:pt idx="78">
                  <c:v>2.0320000000000001E-2</c:v>
                </c:pt>
                <c:pt idx="79">
                  <c:v>2.4799999999999999E-2</c:v>
                </c:pt>
                <c:pt idx="80">
                  <c:v>2.6190000000000001E-2</c:v>
                </c:pt>
                <c:pt idx="81">
                  <c:v>2.7109999999999999E-2</c:v>
                </c:pt>
                <c:pt idx="82">
                  <c:v>3.3590000000000002E-2</c:v>
                </c:pt>
                <c:pt idx="83">
                  <c:v>3.5970000000000002E-2</c:v>
                </c:pt>
                <c:pt idx="84">
                  <c:v>3.3140000000000003E-2</c:v>
                </c:pt>
                <c:pt idx="85">
                  <c:v>3.6170000000000001E-2</c:v>
                </c:pt>
                <c:pt idx="86">
                  <c:v>3.5900000000000001E-2</c:v>
                </c:pt>
                <c:pt idx="87">
                  <c:v>3.3279999999999997E-2</c:v>
                </c:pt>
                <c:pt idx="88">
                  <c:v>2.7789999999999999E-2</c:v>
                </c:pt>
                <c:pt idx="89">
                  <c:v>1.652E-2</c:v>
                </c:pt>
                <c:pt idx="90">
                  <c:v>1.1780000000000001E-2</c:v>
                </c:pt>
                <c:pt idx="91">
                  <c:v>6.1929999999999997E-3</c:v>
                </c:pt>
                <c:pt idx="92">
                  <c:v>2.3140000000000001E-3</c:v>
                </c:pt>
                <c:pt idx="93">
                  <c:v>6.4150000000000003E-4</c:v>
                </c:pt>
                <c:pt idx="94" formatCode="0.000E+00">
                  <c:v>9.5320000000000002E-5</c:v>
                </c:pt>
              </c:numCache>
            </c:numRef>
          </c:yVal>
          <c:smooth val="0"/>
          <c:extLst>
            <c:ext xmlns:c16="http://schemas.microsoft.com/office/drawing/2014/chart" uri="{C3380CC4-5D6E-409C-BE32-E72D297353CC}">
              <c16:uniqueId val="{00000000-C3F5-4D5F-A943-BB79712A8D64}"/>
            </c:ext>
          </c:extLst>
        </c:ser>
        <c:ser>
          <c:idx val="1"/>
          <c:order val="1"/>
          <c:tx>
            <c:strRef>
              <c:f>Data!$D$1</c:f>
              <c:strCache>
                <c:ptCount val="1"/>
                <c:pt idx="0">
                  <c:v>ATR Al-Basket</c:v>
                </c:pt>
              </c:strCache>
            </c:strRef>
          </c:tx>
          <c:spPr>
            <a:ln w="19050" cap="rnd">
              <a:noFill/>
              <a:round/>
            </a:ln>
            <a:effectLst/>
          </c:spPr>
          <c:marker>
            <c:symbol val="circle"/>
            <c:size val="5"/>
            <c:spPr>
              <a:solidFill>
                <a:srgbClr val="C00000"/>
              </a:solidFill>
              <a:ln w="9525">
                <a:solidFill>
                  <a:schemeClr val="tx1"/>
                </a:solidFill>
              </a:ln>
              <a:effectLst/>
            </c:spPr>
          </c:marker>
          <c:xVal>
            <c:numRef>
              <c:f>Data!$B$2:$B$96</c:f>
              <c:numCache>
                <c:formatCode>0.000E+00</c:formatCode>
                <c:ptCount val="95"/>
                <c:pt idx="0">
                  <c:v>8.7140000000000001E-10</c:v>
                </c:pt>
                <c:pt idx="1">
                  <c:v>1.119E-9</c:v>
                </c:pt>
                <c:pt idx="2">
                  <c:v>1.4369999999999999E-9</c:v>
                </c:pt>
                <c:pt idx="3">
                  <c:v>1.8449999999999999E-9</c:v>
                </c:pt>
                <c:pt idx="4">
                  <c:v>2.369E-9</c:v>
                </c:pt>
                <c:pt idx="5">
                  <c:v>3.0410000000000001E-9</c:v>
                </c:pt>
                <c:pt idx="6">
                  <c:v>3.9050000000000001E-9</c:v>
                </c:pt>
                <c:pt idx="7">
                  <c:v>5.0140000000000003E-9</c:v>
                </c:pt>
                <c:pt idx="8">
                  <c:v>6.4389999999999998E-9</c:v>
                </c:pt>
                <c:pt idx="9">
                  <c:v>8.2670000000000005E-9</c:v>
                </c:pt>
                <c:pt idx="10">
                  <c:v>1.062E-8</c:v>
                </c:pt>
                <c:pt idx="11">
                  <c:v>1.363E-8</c:v>
                </c:pt>
                <c:pt idx="12" formatCode="0.00E+00">
                  <c:v>1.7500000000000001E-8</c:v>
                </c:pt>
                <c:pt idx="13">
                  <c:v>2.2469999999999999E-8</c:v>
                </c:pt>
                <c:pt idx="14">
                  <c:v>2.8859999999999998E-8</c:v>
                </c:pt>
                <c:pt idx="15">
                  <c:v>3.7049999999999998E-8</c:v>
                </c:pt>
                <c:pt idx="16">
                  <c:v>4.758E-8</c:v>
                </c:pt>
                <c:pt idx="17">
                  <c:v>6.109E-8</c:v>
                </c:pt>
                <c:pt idx="18">
                  <c:v>7.8440000000000006E-8</c:v>
                </c:pt>
                <c:pt idx="19">
                  <c:v>1.007E-7</c:v>
                </c:pt>
                <c:pt idx="20">
                  <c:v>1.293E-7</c:v>
                </c:pt>
                <c:pt idx="21">
                  <c:v>1.6610000000000001E-7</c:v>
                </c:pt>
                <c:pt idx="22">
                  <c:v>2.132E-7</c:v>
                </c:pt>
                <c:pt idx="23">
                  <c:v>2.7379999999999998E-7</c:v>
                </c:pt>
                <c:pt idx="24">
                  <c:v>3.5149999999999999E-7</c:v>
                </c:pt>
                <c:pt idx="25">
                  <c:v>4.5139999999999998E-7</c:v>
                </c:pt>
                <c:pt idx="26">
                  <c:v>5.7960000000000003E-7</c:v>
                </c:pt>
                <c:pt idx="27">
                  <c:v>7.4420000000000001E-7</c:v>
                </c:pt>
                <c:pt idx="28">
                  <c:v>9.5560000000000001E-7</c:v>
                </c:pt>
                <c:pt idx="29">
                  <c:v>1.2270000000000001E-6</c:v>
                </c:pt>
                <c:pt idx="30">
                  <c:v>1.576E-6</c:v>
                </c:pt>
                <c:pt idx="31">
                  <c:v>2.0229999999999999E-6</c:v>
                </c:pt>
                <c:pt idx="32">
                  <c:v>2.5979999999999999E-6</c:v>
                </c:pt>
                <c:pt idx="33">
                  <c:v>3.3349999999999998E-6</c:v>
                </c:pt>
                <c:pt idx="34">
                  <c:v>4.2830000000000003E-6</c:v>
                </c:pt>
                <c:pt idx="35">
                  <c:v>5.4990000000000002E-6</c:v>
                </c:pt>
                <c:pt idx="36">
                  <c:v>7.0609999999999998E-6</c:v>
                </c:pt>
                <c:pt idx="37">
                  <c:v>9.0659999999999993E-6</c:v>
                </c:pt>
                <c:pt idx="38">
                  <c:v>1.164E-5</c:v>
                </c:pt>
                <c:pt idx="39">
                  <c:v>1.4949999999999999E-5</c:v>
                </c:pt>
                <c:pt idx="40">
                  <c:v>1.9190000000000001E-5</c:v>
                </c:pt>
                <c:pt idx="41">
                  <c:v>2.4649999999999999E-5</c:v>
                </c:pt>
                <c:pt idx="42">
                  <c:v>3.1649999999999997E-5</c:v>
                </c:pt>
                <c:pt idx="43">
                  <c:v>4.0630000000000002E-5</c:v>
                </c:pt>
                <c:pt idx="44">
                  <c:v>5.2169999999999997E-5</c:v>
                </c:pt>
                <c:pt idx="45">
                  <c:v>6.6989999999999994E-5</c:v>
                </c:pt>
                <c:pt idx="46">
                  <c:v>8.6020000000000007E-5</c:v>
                </c:pt>
                <c:pt idx="47" formatCode="General">
                  <c:v>1.105E-4</c:v>
                </c:pt>
                <c:pt idx="48" formatCode="General">
                  <c:v>1.418E-4</c:v>
                </c:pt>
                <c:pt idx="49" formatCode="General">
                  <c:v>1.8210000000000001E-4</c:v>
                </c:pt>
                <c:pt idx="50" formatCode="General">
                  <c:v>2.3379999999999999E-4</c:v>
                </c:pt>
                <c:pt idx="51" formatCode="General">
                  <c:v>3.0019999999999998E-4</c:v>
                </c:pt>
                <c:pt idx="52" formatCode="General">
                  <c:v>3.8549999999999999E-4</c:v>
                </c:pt>
                <c:pt idx="53" formatCode="General">
                  <c:v>4.95E-4</c:v>
                </c:pt>
                <c:pt idx="54" formatCode="General">
                  <c:v>6.3560000000000005E-4</c:v>
                </c:pt>
                <c:pt idx="55" formatCode="General">
                  <c:v>8.1610000000000005E-4</c:v>
                </c:pt>
                <c:pt idx="56" formatCode="General">
                  <c:v>1.0480000000000001E-3</c:v>
                </c:pt>
                <c:pt idx="57" formatCode="General">
                  <c:v>1.346E-3</c:v>
                </c:pt>
                <c:pt idx="58" formatCode="General">
                  <c:v>1.7279999999999999E-3</c:v>
                </c:pt>
                <c:pt idx="59" formatCode="General">
                  <c:v>2.2190000000000001E-3</c:v>
                </c:pt>
                <c:pt idx="60" formatCode="General">
                  <c:v>2.849E-3</c:v>
                </c:pt>
                <c:pt idx="61" formatCode="General">
                  <c:v>3.6579999999999998E-3</c:v>
                </c:pt>
                <c:pt idx="62" formatCode="General">
                  <c:v>4.6969999999999998E-3</c:v>
                </c:pt>
                <c:pt idx="63" formatCode="General">
                  <c:v>6.0299999999999998E-3</c:v>
                </c:pt>
                <c:pt idx="64" formatCode="General">
                  <c:v>7.7429999999999999E-3</c:v>
                </c:pt>
                <c:pt idx="65" formatCode="General">
                  <c:v>9.9419999999999994E-3</c:v>
                </c:pt>
                <c:pt idx="66" formatCode="General">
                  <c:v>1.277E-2</c:v>
                </c:pt>
                <c:pt idx="67" formatCode="General">
                  <c:v>1.6389999999999998E-2</c:v>
                </c:pt>
                <c:pt idx="68" formatCode="General">
                  <c:v>2.1049999999999999E-2</c:v>
                </c:pt>
                <c:pt idx="69" formatCode="General">
                  <c:v>2.7029999999999998E-2</c:v>
                </c:pt>
                <c:pt idx="70" formatCode="General">
                  <c:v>3.4700000000000002E-2</c:v>
                </c:pt>
                <c:pt idx="71" formatCode="General">
                  <c:v>4.4560000000000002E-2</c:v>
                </c:pt>
                <c:pt idx="72" formatCode="General">
                  <c:v>5.722E-2</c:v>
                </c:pt>
                <c:pt idx="73" formatCode="General">
                  <c:v>7.3469999999999994E-2</c:v>
                </c:pt>
                <c:pt idx="74" formatCode="General">
                  <c:v>9.4329999999999997E-2</c:v>
                </c:pt>
                <c:pt idx="75" formatCode="General">
                  <c:v>0.1211</c:v>
                </c:pt>
                <c:pt idx="76" formatCode="General">
                  <c:v>0.1555</c:v>
                </c:pt>
                <c:pt idx="77" formatCode="General">
                  <c:v>0.19969999999999999</c:v>
                </c:pt>
                <c:pt idx="78" formatCode="General">
                  <c:v>0.25640000000000002</c:v>
                </c:pt>
                <c:pt idx="79" formatCode="General">
                  <c:v>0.32929999999999998</c:v>
                </c:pt>
                <c:pt idx="80" formatCode="General">
                  <c:v>0.42280000000000001</c:v>
                </c:pt>
                <c:pt idx="81" formatCode="General">
                  <c:v>0.54279999999999995</c:v>
                </c:pt>
                <c:pt idx="82" formatCode="General">
                  <c:v>0.69699999999999995</c:v>
                </c:pt>
                <c:pt idx="83" formatCode="General">
                  <c:v>0.89500000000000002</c:v>
                </c:pt>
                <c:pt idx="84" formatCode="General">
                  <c:v>1.149</c:v>
                </c:pt>
                <c:pt idx="85" formatCode="General">
                  <c:v>1.476</c:v>
                </c:pt>
                <c:pt idx="86" formatCode="General">
                  <c:v>1.895</c:v>
                </c:pt>
                <c:pt idx="87" formatCode="General">
                  <c:v>2.4329999999999998</c:v>
                </c:pt>
                <c:pt idx="88" formatCode="General">
                  <c:v>3.1240000000000001</c:v>
                </c:pt>
                <c:pt idx="89" formatCode="General">
                  <c:v>4.0110000000000001</c:v>
                </c:pt>
                <c:pt idx="90" formatCode="General">
                  <c:v>5.15</c:v>
                </c:pt>
                <c:pt idx="91" formatCode="General">
                  <c:v>6.6130000000000004</c:v>
                </c:pt>
                <c:pt idx="92" formatCode="General">
                  <c:v>8.4909999999999997</c:v>
                </c:pt>
                <c:pt idx="93" formatCode="General">
                  <c:v>10.9</c:v>
                </c:pt>
                <c:pt idx="94" formatCode="General">
                  <c:v>14</c:v>
                </c:pt>
              </c:numCache>
            </c:numRef>
          </c:xVal>
          <c:yVal>
            <c:numRef>
              <c:f>Data!$D$2:$D$96</c:f>
              <c:numCache>
                <c:formatCode>0.000E+00</c:formatCode>
                <c:ptCount val="95"/>
                <c:pt idx="0">
                  <c:v>6.5220000000000002E-5</c:v>
                </c:pt>
                <c:pt idx="1">
                  <c:v>4.163E-5</c:v>
                </c:pt>
                <c:pt idx="2" formatCode="General">
                  <c:v>1.4410000000000001E-4</c:v>
                </c:pt>
                <c:pt idx="3" formatCode="General">
                  <c:v>1.5359999999999999E-4</c:v>
                </c:pt>
                <c:pt idx="4" formatCode="General">
                  <c:v>3.4929999999999998E-4</c:v>
                </c:pt>
                <c:pt idx="5" formatCode="General">
                  <c:v>6.3049999999999998E-4</c:v>
                </c:pt>
                <c:pt idx="6" formatCode="General">
                  <c:v>1.291E-3</c:v>
                </c:pt>
                <c:pt idx="7" formatCode="General">
                  <c:v>1.7129999999999999E-3</c:v>
                </c:pt>
                <c:pt idx="8" formatCode="General">
                  <c:v>2.6849999999999999E-3</c:v>
                </c:pt>
                <c:pt idx="9" formatCode="General">
                  <c:v>4.2830000000000003E-3</c:v>
                </c:pt>
                <c:pt idx="10" formatCode="General">
                  <c:v>7.1890000000000001E-3</c:v>
                </c:pt>
                <c:pt idx="11" formatCode="General">
                  <c:v>1.189E-2</c:v>
                </c:pt>
                <c:pt idx="12" formatCode="General">
                  <c:v>1.494E-2</c:v>
                </c:pt>
                <c:pt idx="13" formatCode="General">
                  <c:v>2.2550000000000001E-2</c:v>
                </c:pt>
                <c:pt idx="14" formatCode="General">
                  <c:v>3.2739999999999998E-2</c:v>
                </c:pt>
                <c:pt idx="15" formatCode="General">
                  <c:v>3.8899999999999997E-2</c:v>
                </c:pt>
                <c:pt idx="16" formatCode="General">
                  <c:v>4.8149999999999998E-2</c:v>
                </c:pt>
                <c:pt idx="17" formatCode="General">
                  <c:v>5.1580000000000001E-2</c:v>
                </c:pt>
                <c:pt idx="18" formatCode="General">
                  <c:v>4.793E-2</c:v>
                </c:pt>
                <c:pt idx="19" formatCode="General">
                  <c:v>4.2020000000000002E-2</c:v>
                </c:pt>
                <c:pt idx="20" formatCode="General">
                  <c:v>2.998E-2</c:v>
                </c:pt>
                <c:pt idx="21" formatCode="General">
                  <c:v>1.9820000000000001E-2</c:v>
                </c:pt>
                <c:pt idx="22" formatCode="General">
                  <c:v>1.316E-2</c:v>
                </c:pt>
                <c:pt idx="23" formatCode="General">
                  <c:v>9.3729999999999994E-3</c:v>
                </c:pt>
                <c:pt idx="24" formatCode="General">
                  <c:v>8.6189999999999999E-3</c:v>
                </c:pt>
                <c:pt idx="25" formatCode="General">
                  <c:v>7.986E-3</c:v>
                </c:pt>
                <c:pt idx="26" formatCode="General">
                  <c:v>8.7089999999999997E-3</c:v>
                </c:pt>
                <c:pt idx="27" formatCode="General">
                  <c:v>8.2050000000000005E-3</c:v>
                </c:pt>
                <c:pt idx="28" formatCode="General">
                  <c:v>7.9570000000000005E-3</c:v>
                </c:pt>
                <c:pt idx="29" formatCode="General">
                  <c:v>7.1960000000000001E-3</c:v>
                </c:pt>
                <c:pt idx="30" formatCode="General">
                  <c:v>7.162E-3</c:v>
                </c:pt>
                <c:pt idx="31" formatCode="General">
                  <c:v>7.2820000000000003E-3</c:v>
                </c:pt>
                <c:pt idx="32" formatCode="General">
                  <c:v>7.2849999999999998E-3</c:v>
                </c:pt>
                <c:pt idx="33" formatCode="General">
                  <c:v>7.3670000000000003E-3</c:v>
                </c:pt>
                <c:pt idx="34" formatCode="General">
                  <c:v>7.143E-3</c:v>
                </c:pt>
                <c:pt idx="35" formatCode="General">
                  <c:v>6.9449999999999998E-3</c:v>
                </c:pt>
                <c:pt idx="36" formatCode="General">
                  <c:v>7.0140000000000003E-3</c:v>
                </c:pt>
                <c:pt idx="37" formatCode="General">
                  <c:v>7.1310000000000002E-3</c:v>
                </c:pt>
                <c:pt idx="38" formatCode="General">
                  <c:v>6.8950000000000001E-3</c:v>
                </c:pt>
                <c:pt idx="39" formatCode="General">
                  <c:v>6.6759999999999996E-3</c:v>
                </c:pt>
                <c:pt idx="40" formatCode="General">
                  <c:v>6.6259999999999999E-3</c:v>
                </c:pt>
                <c:pt idx="41" formatCode="General">
                  <c:v>6.7689999999999998E-3</c:v>
                </c:pt>
                <c:pt idx="42" formatCode="General">
                  <c:v>7.0460000000000002E-3</c:v>
                </c:pt>
                <c:pt idx="43" formatCode="General">
                  <c:v>6.7910000000000002E-3</c:v>
                </c:pt>
                <c:pt idx="44" formatCode="General">
                  <c:v>6.803E-3</c:v>
                </c:pt>
                <c:pt idx="45" formatCode="General">
                  <c:v>6.9360000000000003E-3</c:v>
                </c:pt>
                <c:pt idx="46" formatCode="General">
                  <c:v>6.7819999999999998E-3</c:v>
                </c:pt>
                <c:pt idx="47" formatCode="General">
                  <c:v>6.7330000000000003E-3</c:v>
                </c:pt>
                <c:pt idx="48" formatCode="General">
                  <c:v>7.2989999999999999E-3</c:v>
                </c:pt>
                <c:pt idx="49" formatCode="General">
                  <c:v>7.0520000000000001E-3</c:v>
                </c:pt>
                <c:pt idx="50" formatCode="General">
                  <c:v>6.5300000000000002E-3</c:v>
                </c:pt>
                <c:pt idx="51" formatCode="General">
                  <c:v>7.234E-3</c:v>
                </c:pt>
                <c:pt idx="52" formatCode="General">
                  <c:v>6.0800000000000003E-3</c:v>
                </c:pt>
                <c:pt idx="53" formatCode="General">
                  <c:v>6.4669999999999997E-3</c:v>
                </c:pt>
                <c:pt idx="54" formatCode="General">
                  <c:v>6.6340000000000001E-3</c:v>
                </c:pt>
                <c:pt idx="55" formatCode="General">
                  <c:v>6.4450000000000002E-3</c:v>
                </c:pt>
                <c:pt idx="56" formatCode="General">
                  <c:v>6.646E-3</c:v>
                </c:pt>
                <c:pt idx="57" formatCode="General">
                  <c:v>6.4180000000000001E-3</c:v>
                </c:pt>
                <c:pt idx="58" formatCode="General">
                  <c:v>6.8830000000000002E-3</c:v>
                </c:pt>
                <c:pt idx="59" formatCode="General">
                  <c:v>7.1879999999999999E-3</c:v>
                </c:pt>
                <c:pt idx="60" formatCode="General">
                  <c:v>6.6249999999999998E-3</c:v>
                </c:pt>
                <c:pt idx="61" formatCode="General">
                  <c:v>5.7429999999999998E-3</c:v>
                </c:pt>
                <c:pt idx="62" formatCode="General">
                  <c:v>6.6730000000000001E-3</c:v>
                </c:pt>
                <c:pt idx="63" formatCode="General">
                  <c:v>5.9280000000000001E-3</c:v>
                </c:pt>
                <c:pt idx="64" formatCode="General">
                  <c:v>6.339E-3</c:v>
                </c:pt>
                <c:pt idx="65" formatCode="General">
                  <c:v>6.2870000000000001E-3</c:v>
                </c:pt>
                <c:pt idx="66" formatCode="General">
                  <c:v>6.8539999999999998E-3</c:v>
                </c:pt>
                <c:pt idx="67" formatCode="General">
                  <c:v>6.6369999999999997E-3</c:v>
                </c:pt>
                <c:pt idx="68" formatCode="General">
                  <c:v>6.5009999999999998E-3</c:v>
                </c:pt>
                <c:pt idx="69" formatCode="General">
                  <c:v>8.4279999999999997E-3</c:v>
                </c:pt>
                <c:pt idx="70" formatCode="General">
                  <c:v>7.1250000000000003E-3</c:v>
                </c:pt>
                <c:pt idx="71" formatCode="General">
                  <c:v>5.2659999999999998E-3</c:v>
                </c:pt>
                <c:pt idx="72" formatCode="General">
                  <c:v>7.4349999999999998E-3</c:v>
                </c:pt>
                <c:pt idx="73" formatCode="General">
                  <c:v>9.0379999999999992E-3</c:v>
                </c:pt>
                <c:pt idx="74" formatCode="General">
                  <c:v>7.1399999999999996E-3</c:v>
                </c:pt>
                <c:pt idx="75" formatCode="General">
                  <c:v>8.7100000000000007E-3</c:v>
                </c:pt>
                <c:pt idx="76" formatCode="General">
                  <c:v>9.9989999999999992E-3</c:v>
                </c:pt>
                <c:pt idx="77" formatCode="General">
                  <c:v>1.0330000000000001E-2</c:v>
                </c:pt>
                <c:pt idx="78" formatCode="General">
                  <c:v>1.142E-2</c:v>
                </c:pt>
                <c:pt idx="79" formatCode="General">
                  <c:v>1.43E-2</c:v>
                </c:pt>
                <c:pt idx="80" formatCode="General">
                  <c:v>1.489E-2</c:v>
                </c:pt>
                <c:pt idx="81" formatCode="General">
                  <c:v>1.5310000000000001E-2</c:v>
                </c:pt>
                <c:pt idx="82" formatCode="General">
                  <c:v>1.917E-2</c:v>
                </c:pt>
                <c:pt idx="83" formatCode="General">
                  <c:v>2.0449999999999999E-2</c:v>
                </c:pt>
                <c:pt idx="84" formatCode="General">
                  <c:v>1.9109999999999999E-2</c:v>
                </c:pt>
                <c:pt idx="85" formatCode="General">
                  <c:v>2.068E-2</c:v>
                </c:pt>
                <c:pt idx="86" formatCode="General">
                  <c:v>2.043E-2</c:v>
                </c:pt>
                <c:pt idx="87" formatCode="General">
                  <c:v>1.9019999999999999E-2</c:v>
                </c:pt>
                <c:pt idx="88" formatCode="General">
                  <c:v>1.5959999999999998E-2</c:v>
                </c:pt>
                <c:pt idx="89" formatCode="General">
                  <c:v>9.5069999999999998E-3</c:v>
                </c:pt>
                <c:pt idx="90" formatCode="General">
                  <c:v>6.8310000000000003E-3</c:v>
                </c:pt>
                <c:pt idx="91" formatCode="General">
                  <c:v>3.565E-3</c:v>
                </c:pt>
                <c:pt idx="92" formatCode="General">
                  <c:v>1.3669999999999999E-3</c:v>
                </c:pt>
                <c:pt idx="93" formatCode="General">
                  <c:v>3.4269999999999998E-4</c:v>
                </c:pt>
                <c:pt idx="94">
                  <c:v>5.4150000000000002E-5</c:v>
                </c:pt>
              </c:numCache>
            </c:numRef>
          </c:yVal>
          <c:smooth val="0"/>
          <c:extLst>
            <c:ext xmlns:c16="http://schemas.microsoft.com/office/drawing/2014/chart" uri="{C3380CC4-5D6E-409C-BE32-E72D297353CC}">
              <c16:uniqueId val="{00000001-C3F5-4D5F-A943-BB79712A8D64}"/>
            </c:ext>
          </c:extLst>
        </c:ser>
        <c:ser>
          <c:idx val="2"/>
          <c:order val="2"/>
          <c:tx>
            <c:strRef>
              <c:f>Data!$E$1</c:f>
              <c:strCache>
                <c:ptCount val="1"/>
                <c:pt idx="0">
                  <c:v>Sodium Fast Reactor</c:v>
                </c:pt>
              </c:strCache>
            </c:strRef>
          </c:tx>
          <c:spPr>
            <a:ln w="19050" cap="rnd">
              <a:noFill/>
              <a:round/>
            </a:ln>
            <a:effectLst/>
          </c:spPr>
          <c:marker>
            <c:symbol val="circle"/>
            <c:size val="5"/>
            <c:spPr>
              <a:solidFill>
                <a:schemeClr val="accent6"/>
              </a:solidFill>
              <a:ln w="9525">
                <a:solidFill>
                  <a:schemeClr val="tx1"/>
                </a:solidFill>
              </a:ln>
              <a:effectLst/>
            </c:spPr>
          </c:marker>
          <c:xVal>
            <c:numRef>
              <c:f>Data!$B$2:$B$96</c:f>
              <c:numCache>
                <c:formatCode>0.000E+00</c:formatCode>
                <c:ptCount val="95"/>
                <c:pt idx="0">
                  <c:v>8.7140000000000001E-10</c:v>
                </c:pt>
                <c:pt idx="1">
                  <c:v>1.119E-9</c:v>
                </c:pt>
                <c:pt idx="2">
                  <c:v>1.4369999999999999E-9</c:v>
                </c:pt>
                <c:pt idx="3">
                  <c:v>1.8449999999999999E-9</c:v>
                </c:pt>
                <c:pt idx="4">
                  <c:v>2.369E-9</c:v>
                </c:pt>
                <c:pt idx="5">
                  <c:v>3.0410000000000001E-9</c:v>
                </c:pt>
                <c:pt idx="6">
                  <c:v>3.9050000000000001E-9</c:v>
                </c:pt>
                <c:pt idx="7">
                  <c:v>5.0140000000000003E-9</c:v>
                </c:pt>
                <c:pt idx="8">
                  <c:v>6.4389999999999998E-9</c:v>
                </c:pt>
                <c:pt idx="9">
                  <c:v>8.2670000000000005E-9</c:v>
                </c:pt>
                <c:pt idx="10">
                  <c:v>1.062E-8</c:v>
                </c:pt>
                <c:pt idx="11">
                  <c:v>1.363E-8</c:v>
                </c:pt>
                <c:pt idx="12" formatCode="0.00E+00">
                  <c:v>1.7500000000000001E-8</c:v>
                </c:pt>
                <c:pt idx="13">
                  <c:v>2.2469999999999999E-8</c:v>
                </c:pt>
                <c:pt idx="14">
                  <c:v>2.8859999999999998E-8</c:v>
                </c:pt>
                <c:pt idx="15">
                  <c:v>3.7049999999999998E-8</c:v>
                </c:pt>
                <c:pt idx="16">
                  <c:v>4.758E-8</c:v>
                </c:pt>
                <c:pt idx="17">
                  <c:v>6.109E-8</c:v>
                </c:pt>
                <c:pt idx="18">
                  <c:v>7.8440000000000006E-8</c:v>
                </c:pt>
                <c:pt idx="19">
                  <c:v>1.007E-7</c:v>
                </c:pt>
                <c:pt idx="20">
                  <c:v>1.293E-7</c:v>
                </c:pt>
                <c:pt idx="21">
                  <c:v>1.6610000000000001E-7</c:v>
                </c:pt>
                <c:pt idx="22">
                  <c:v>2.132E-7</c:v>
                </c:pt>
                <c:pt idx="23">
                  <c:v>2.7379999999999998E-7</c:v>
                </c:pt>
                <c:pt idx="24">
                  <c:v>3.5149999999999999E-7</c:v>
                </c:pt>
                <c:pt idx="25">
                  <c:v>4.5139999999999998E-7</c:v>
                </c:pt>
                <c:pt idx="26">
                  <c:v>5.7960000000000003E-7</c:v>
                </c:pt>
                <c:pt idx="27">
                  <c:v>7.4420000000000001E-7</c:v>
                </c:pt>
                <c:pt idx="28">
                  <c:v>9.5560000000000001E-7</c:v>
                </c:pt>
                <c:pt idx="29">
                  <c:v>1.2270000000000001E-6</c:v>
                </c:pt>
                <c:pt idx="30">
                  <c:v>1.576E-6</c:v>
                </c:pt>
                <c:pt idx="31">
                  <c:v>2.0229999999999999E-6</c:v>
                </c:pt>
                <c:pt idx="32">
                  <c:v>2.5979999999999999E-6</c:v>
                </c:pt>
                <c:pt idx="33">
                  <c:v>3.3349999999999998E-6</c:v>
                </c:pt>
                <c:pt idx="34">
                  <c:v>4.2830000000000003E-6</c:v>
                </c:pt>
                <c:pt idx="35">
                  <c:v>5.4990000000000002E-6</c:v>
                </c:pt>
                <c:pt idx="36">
                  <c:v>7.0609999999999998E-6</c:v>
                </c:pt>
                <c:pt idx="37">
                  <c:v>9.0659999999999993E-6</c:v>
                </c:pt>
                <c:pt idx="38">
                  <c:v>1.164E-5</c:v>
                </c:pt>
                <c:pt idx="39">
                  <c:v>1.4949999999999999E-5</c:v>
                </c:pt>
                <c:pt idx="40">
                  <c:v>1.9190000000000001E-5</c:v>
                </c:pt>
                <c:pt idx="41">
                  <c:v>2.4649999999999999E-5</c:v>
                </c:pt>
                <c:pt idx="42">
                  <c:v>3.1649999999999997E-5</c:v>
                </c:pt>
                <c:pt idx="43">
                  <c:v>4.0630000000000002E-5</c:v>
                </c:pt>
                <c:pt idx="44">
                  <c:v>5.2169999999999997E-5</c:v>
                </c:pt>
                <c:pt idx="45">
                  <c:v>6.6989999999999994E-5</c:v>
                </c:pt>
                <c:pt idx="46">
                  <c:v>8.6020000000000007E-5</c:v>
                </c:pt>
                <c:pt idx="47" formatCode="General">
                  <c:v>1.105E-4</c:v>
                </c:pt>
                <c:pt idx="48" formatCode="General">
                  <c:v>1.418E-4</c:v>
                </c:pt>
                <c:pt idx="49" formatCode="General">
                  <c:v>1.8210000000000001E-4</c:v>
                </c:pt>
                <c:pt idx="50" formatCode="General">
                  <c:v>2.3379999999999999E-4</c:v>
                </c:pt>
                <c:pt idx="51" formatCode="General">
                  <c:v>3.0019999999999998E-4</c:v>
                </c:pt>
                <c:pt idx="52" formatCode="General">
                  <c:v>3.8549999999999999E-4</c:v>
                </c:pt>
                <c:pt idx="53" formatCode="General">
                  <c:v>4.95E-4</c:v>
                </c:pt>
                <c:pt idx="54" formatCode="General">
                  <c:v>6.3560000000000005E-4</c:v>
                </c:pt>
                <c:pt idx="55" formatCode="General">
                  <c:v>8.1610000000000005E-4</c:v>
                </c:pt>
                <c:pt idx="56" formatCode="General">
                  <c:v>1.0480000000000001E-3</c:v>
                </c:pt>
                <c:pt idx="57" formatCode="General">
                  <c:v>1.346E-3</c:v>
                </c:pt>
                <c:pt idx="58" formatCode="General">
                  <c:v>1.7279999999999999E-3</c:v>
                </c:pt>
                <c:pt idx="59" formatCode="General">
                  <c:v>2.2190000000000001E-3</c:v>
                </c:pt>
                <c:pt idx="60" formatCode="General">
                  <c:v>2.849E-3</c:v>
                </c:pt>
                <c:pt idx="61" formatCode="General">
                  <c:v>3.6579999999999998E-3</c:v>
                </c:pt>
                <c:pt idx="62" formatCode="General">
                  <c:v>4.6969999999999998E-3</c:v>
                </c:pt>
                <c:pt idx="63" formatCode="General">
                  <c:v>6.0299999999999998E-3</c:v>
                </c:pt>
                <c:pt idx="64" formatCode="General">
                  <c:v>7.7429999999999999E-3</c:v>
                </c:pt>
                <c:pt idx="65" formatCode="General">
                  <c:v>9.9419999999999994E-3</c:v>
                </c:pt>
                <c:pt idx="66" formatCode="General">
                  <c:v>1.277E-2</c:v>
                </c:pt>
                <c:pt idx="67" formatCode="General">
                  <c:v>1.6389999999999998E-2</c:v>
                </c:pt>
                <c:pt idx="68" formatCode="General">
                  <c:v>2.1049999999999999E-2</c:v>
                </c:pt>
                <c:pt idx="69" formatCode="General">
                  <c:v>2.7029999999999998E-2</c:v>
                </c:pt>
                <c:pt idx="70" formatCode="General">
                  <c:v>3.4700000000000002E-2</c:v>
                </c:pt>
                <c:pt idx="71" formatCode="General">
                  <c:v>4.4560000000000002E-2</c:v>
                </c:pt>
                <c:pt idx="72" formatCode="General">
                  <c:v>5.722E-2</c:v>
                </c:pt>
                <c:pt idx="73" formatCode="General">
                  <c:v>7.3469999999999994E-2</c:v>
                </c:pt>
                <c:pt idx="74" formatCode="General">
                  <c:v>9.4329999999999997E-2</c:v>
                </c:pt>
                <c:pt idx="75" formatCode="General">
                  <c:v>0.1211</c:v>
                </c:pt>
                <c:pt idx="76" formatCode="General">
                  <c:v>0.1555</c:v>
                </c:pt>
                <c:pt idx="77" formatCode="General">
                  <c:v>0.19969999999999999</c:v>
                </c:pt>
                <c:pt idx="78" formatCode="General">
                  <c:v>0.25640000000000002</c:v>
                </c:pt>
                <c:pt idx="79" formatCode="General">
                  <c:v>0.32929999999999998</c:v>
                </c:pt>
                <c:pt idx="80" formatCode="General">
                  <c:v>0.42280000000000001</c:v>
                </c:pt>
                <c:pt idx="81" formatCode="General">
                  <c:v>0.54279999999999995</c:v>
                </c:pt>
                <c:pt idx="82" formatCode="General">
                  <c:v>0.69699999999999995</c:v>
                </c:pt>
                <c:pt idx="83" formatCode="General">
                  <c:v>0.89500000000000002</c:v>
                </c:pt>
                <c:pt idx="84" formatCode="General">
                  <c:v>1.149</c:v>
                </c:pt>
                <c:pt idx="85" formatCode="General">
                  <c:v>1.476</c:v>
                </c:pt>
                <c:pt idx="86" formatCode="General">
                  <c:v>1.895</c:v>
                </c:pt>
                <c:pt idx="87" formatCode="General">
                  <c:v>2.4329999999999998</c:v>
                </c:pt>
                <c:pt idx="88" formatCode="General">
                  <c:v>3.1240000000000001</c:v>
                </c:pt>
                <c:pt idx="89" formatCode="General">
                  <c:v>4.0110000000000001</c:v>
                </c:pt>
                <c:pt idx="90" formatCode="General">
                  <c:v>5.15</c:v>
                </c:pt>
                <c:pt idx="91" formatCode="General">
                  <c:v>6.6130000000000004</c:v>
                </c:pt>
                <c:pt idx="92" formatCode="General">
                  <c:v>8.4909999999999997</c:v>
                </c:pt>
                <c:pt idx="93" formatCode="General">
                  <c:v>10.9</c:v>
                </c:pt>
                <c:pt idx="94" formatCode="General">
                  <c:v>14</c:v>
                </c:pt>
              </c:numCache>
            </c:numRef>
          </c:xVal>
          <c:yVal>
            <c:numRef>
              <c:f>Data!$E$2:$E$96</c:f>
              <c:numCache>
                <c:formatCode>General</c:formatCode>
                <c:ptCount val="95"/>
                <c:pt idx="40" formatCode="0.000E+00">
                  <c:v>6.3409999999999997E-8</c:v>
                </c:pt>
                <c:pt idx="41" formatCode="0.000E+00">
                  <c:v>1.3370000000000001E-7</c:v>
                </c:pt>
                <c:pt idx="42" formatCode="0.000E+00">
                  <c:v>6.0419999999999997E-7</c:v>
                </c:pt>
                <c:pt idx="43" formatCode="0.000E+00">
                  <c:v>1.017E-6</c:v>
                </c:pt>
                <c:pt idx="44" formatCode="0.000E+00">
                  <c:v>3.1719999999999999E-6</c:v>
                </c:pt>
                <c:pt idx="45" formatCode="0.000E+00">
                  <c:v>7.435E-6</c:v>
                </c:pt>
                <c:pt idx="46" formatCode="0.000E+00">
                  <c:v>2.2140000000000001E-5</c:v>
                </c:pt>
                <c:pt idx="47" formatCode="0.000E+00">
                  <c:v>6.2920000000000001E-5</c:v>
                </c:pt>
                <c:pt idx="48">
                  <c:v>1.3520000000000001E-4</c:v>
                </c:pt>
                <c:pt idx="49">
                  <c:v>2.6229999999999998E-4</c:v>
                </c:pt>
                <c:pt idx="50">
                  <c:v>4.617E-4</c:v>
                </c:pt>
                <c:pt idx="51">
                  <c:v>8.6300000000000005E-4</c:v>
                </c:pt>
                <c:pt idx="52">
                  <c:v>1.1249999999999999E-3</c:v>
                </c:pt>
                <c:pt idx="53">
                  <c:v>2.1610000000000002E-3</c:v>
                </c:pt>
                <c:pt idx="54">
                  <c:v>3.3899999999999998E-3</c:v>
                </c:pt>
                <c:pt idx="55">
                  <c:v>5.1330000000000004E-3</c:v>
                </c:pt>
                <c:pt idx="56">
                  <c:v>6.9810000000000002E-3</c:v>
                </c:pt>
                <c:pt idx="57">
                  <c:v>8.5590000000000006E-3</c:v>
                </c:pt>
                <c:pt idx="58">
                  <c:v>1.0630000000000001E-2</c:v>
                </c:pt>
                <c:pt idx="59">
                  <c:v>8.3110000000000007E-3</c:v>
                </c:pt>
                <c:pt idx="60">
                  <c:v>2.0660000000000001E-3</c:v>
                </c:pt>
                <c:pt idx="61">
                  <c:v>2.2959999999999999E-3</c:v>
                </c:pt>
                <c:pt idx="62">
                  <c:v>7.737E-3</c:v>
                </c:pt>
                <c:pt idx="63">
                  <c:v>1.26E-2</c:v>
                </c:pt>
                <c:pt idx="64">
                  <c:v>1.6029999999999999E-2</c:v>
                </c:pt>
                <c:pt idx="65">
                  <c:v>1.8780000000000002E-2</c:v>
                </c:pt>
                <c:pt idx="66">
                  <c:v>2.4969999999999999E-2</c:v>
                </c:pt>
                <c:pt idx="67">
                  <c:v>2.7459999999999998E-2</c:v>
                </c:pt>
                <c:pt idx="68">
                  <c:v>3.3099999999999997E-2</c:v>
                </c:pt>
                <c:pt idx="69">
                  <c:v>4.1689999999999998E-2</c:v>
                </c:pt>
                <c:pt idx="70">
                  <c:v>3.0700000000000002E-2</c:v>
                </c:pt>
                <c:pt idx="71">
                  <c:v>4.2880000000000001E-2</c:v>
                </c:pt>
                <c:pt idx="72">
                  <c:v>3.9239999999999997E-2</c:v>
                </c:pt>
                <c:pt idx="73">
                  <c:v>5.0169999999999999E-2</c:v>
                </c:pt>
                <c:pt idx="74">
                  <c:v>5.11E-2</c:v>
                </c:pt>
                <c:pt idx="75">
                  <c:v>5.3580000000000003E-2</c:v>
                </c:pt>
                <c:pt idx="76">
                  <c:v>5.6869999999999997E-2</c:v>
                </c:pt>
                <c:pt idx="77">
                  <c:v>5.6550000000000003E-2</c:v>
                </c:pt>
                <c:pt idx="78">
                  <c:v>4.8160000000000001E-2</c:v>
                </c:pt>
                <c:pt idx="79">
                  <c:v>5.5030000000000003E-2</c:v>
                </c:pt>
                <c:pt idx="80">
                  <c:v>3.9489999999999997E-2</c:v>
                </c:pt>
                <c:pt idx="81">
                  <c:v>4.5409999999999999E-2</c:v>
                </c:pt>
                <c:pt idx="82">
                  <c:v>4.233E-2</c:v>
                </c:pt>
                <c:pt idx="83">
                  <c:v>3.1780000000000003E-2</c:v>
                </c:pt>
                <c:pt idx="84">
                  <c:v>2.1579999999999998E-2</c:v>
                </c:pt>
                <c:pt idx="85">
                  <c:v>2.443E-2</c:v>
                </c:pt>
                <c:pt idx="86">
                  <c:v>2.146E-2</c:v>
                </c:pt>
                <c:pt idx="87">
                  <c:v>1.8380000000000001E-2</c:v>
                </c:pt>
                <c:pt idx="88">
                  <c:v>1.515E-2</c:v>
                </c:pt>
                <c:pt idx="89">
                  <c:v>9.1559999999999992E-3</c:v>
                </c:pt>
                <c:pt idx="90">
                  <c:v>6.4570000000000001E-3</c:v>
                </c:pt>
                <c:pt idx="91">
                  <c:v>3.4870000000000001E-3</c:v>
                </c:pt>
                <c:pt idx="92">
                  <c:v>1.3240000000000001E-3</c:v>
                </c:pt>
                <c:pt idx="93">
                  <c:v>3.8230000000000002E-4</c:v>
                </c:pt>
                <c:pt idx="94" formatCode="0.00E+00">
                  <c:v>6.7399999999999998E-5</c:v>
                </c:pt>
              </c:numCache>
            </c:numRef>
          </c:yVal>
          <c:smooth val="0"/>
          <c:extLst>
            <c:ext xmlns:c16="http://schemas.microsoft.com/office/drawing/2014/chart" uri="{C3380CC4-5D6E-409C-BE32-E72D297353CC}">
              <c16:uniqueId val="{00000002-C3F5-4D5F-A943-BB79712A8D64}"/>
            </c:ext>
          </c:extLst>
        </c:ser>
        <c:dLbls>
          <c:showLegendKey val="0"/>
          <c:showVal val="0"/>
          <c:showCatName val="0"/>
          <c:showSerName val="0"/>
          <c:showPercent val="0"/>
          <c:showBubbleSize val="0"/>
        </c:dLbls>
        <c:axId val="282666096"/>
        <c:axId val="282666488"/>
      </c:scatterChart>
      <c:valAx>
        <c:axId val="282666096"/>
        <c:scaling>
          <c:logBase val="10"/>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a:t>Energy in MeV</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0.E+0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82666488"/>
        <c:crossesAt val="1.0000000000000005E-8"/>
        <c:crossBetween val="midCat"/>
      </c:valAx>
      <c:valAx>
        <c:axId val="282666488"/>
        <c:scaling>
          <c:logBase val="10"/>
          <c:orientation val="minMax"/>
          <c:max val="0.1"/>
          <c:min val="1.0000000000000004E-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a:t>Normalized Flux per Lethargy</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0.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82666096"/>
        <c:crossesAt val="1.0000000000000006E-10"/>
        <c:crossBetween val="midCat"/>
      </c:valAx>
      <c:spPr>
        <a:gradFill>
          <a:gsLst>
            <a:gs pos="0">
              <a:schemeClr val="bg1">
                <a:lumMod val="75000"/>
              </a:schemeClr>
            </a:gs>
            <a:gs pos="55000">
              <a:schemeClr val="bg1">
                <a:lumMod val="85000"/>
              </a:schemeClr>
            </a:gs>
            <a:gs pos="100000">
              <a:schemeClr val="bg1">
                <a:lumMod val="95000"/>
              </a:schemeClr>
            </a:gs>
          </a:gsLst>
          <a:lin ang="5400000" scaled="1"/>
        </a:gradFill>
        <a:ln>
          <a:solidFill>
            <a:schemeClr val="tx1">
              <a:lumMod val="15000"/>
              <a:lumOff val="85000"/>
            </a:schemeClr>
          </a:solidFill>
        </a:ln>
        <a:effectLst/>
      </c:spPr>
    </c:plotArea>
    <c:legend>
      <c:legendPos val="b"/>
      <c:layout>
        <c:manualLayout>
          <c:xMode val="edge"/>
          <c:yMode val="edge"/>
          <c:x val="0.74624554142270683"/>
          <c:y val="0.62790509064935729"/>
          <c:w val="0.16083686654552795"/>
          <c:h val="0.23652837576726835"/>
        </c:manualLayout>
      </c:layout>
      <c:overlay val="0"/>
      <c:spPr>
        <a:solidFill>
          <a:schemeClr val="bg1"/>
        </a:solid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838DD521E3D1649B00AC0EC7F7B3842" ma:contentTypeVersion="10" ma:contentTypeDescription="Create a new document." ma:contentTypeScope="" ma:versionID="94b0f74c38da0e5bbc807271e51129ee">
  <xsd:schema xmlns:xsd="http://www.w3.org/2001/XMLSchema" xmlns:xs="http://www.w3.org/2001/XMLSchema" xmlns:p="http://schemas.microsoft.com/office/2006/metadata/properties" xmlns:ns3="62d4e713-4844-4419-ae48-2c18eef7e846" targetNamespace="http://schemas.microsoft.com/office/2006/metadata/properties" ma:root="true" ma:fieldsID="c1153f7212141daa7c6b5de910ecfe95" ns3:_="">
    <xsd:import namespace="62d4e713-4844-4419-ae48-2c18eef7e84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d4e713-4844-4419-ae48-2c18eef7e8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A37EDD-2E1A-4759-89A8-5D2D8E84B97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8806F98-CEA2-40D9-9554-BA9D4018F9BD}">
  <ds:schemaRefs>
    <ds:schemaRef ds:uri="http://schemas.microsoft.com/sharepoint/v3/contenttype/forms"/>
  </ds:schemaRefs>
</ds:datastoreItem>
</file>

<file path=customXml/itemProps3.xml><?xml version="1.0" encoding="utf-8"?>
<ds:datastoreItem xmlns:ds="http://schemas.openxmlformats.org/officeDocument/2006/customXml" ds:itemID="{376EC95F-5C71-4726-AD32-B59CE1A97C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d4e713-4844-4419-ae48-2c18eef7e84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570288E-4FFC-4DAA-A91C-19EEA034F4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AEA Blank (r01)</Template>
  <TotalTime>191</TotalTime>
  <Pages>9</Pages>
  <Words>13481</Words>
  <Characters>76846</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IAEA</vt:lpstr>
    </vt:vector>
  </TitlesOfParts>
  <Company>IAEA</Company>
  <LinksUpToDate>false</LinksUpToDate>
  <CharactersWithSpaces>90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A</dc:title>
  <dc:creator>Gemma Anna Ruffino</dc:creator>
  <cp:lastModifiedBy>Luca Capriotti</cp:lastModifiedBy>
  <cp:revision>8</cp:revision>
  <cp:lastPrinted>2021-03-24T02:46:00Z</cp:lastPrinted>
  <dcterms:created xsi:type="dcterms:W3CDTF">2021-06-08T14:17:00Z</dcterms:created>
  <dcterms:modified xsi:type="dcterms:W3CDTF">2022-04-01T21:05:00Z</dcterms:modified>
  <cp:category>IAEA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aeaClassification">
    <vt:lpwstr/>
  </property>
  <property fmtid="{D5CDD505-2E9C-101B-9397-08002B2CF9AE}" pid="3" name="IaeaSensitivity">
    <vt:lpwstr/>
  </property>
  <property fmtid="{D5CDD505-2E9C-101B-9397-08002B2CF9AE}" pid="4" name="IaeaDistribution">
    <vt:lpwstr/>
  </property>
  <property fmtid="{D5CDD505-2E9C-101B-9397-08002B2CF9AE}" pid="5" name="IaeaSecurityClassifier">
    <vt:lpwstr/>
  </property>
  <property fmtid="{D5CDD505-2E9C-101B-9397-08002B2CF9AE}" pid="6" name="IaeaClassificationDate">
    <vt:lpwstr/>
  </property>
  <property fmtid="{D5CDD505-2E9C-101B-9397-08002B2CF9AE}" pid="7" name="IaeaTransmission">
    <vt:lpwstr/>
  </property>
  <property fmtid="{D5CDD505-2E9C-101B-9397-08002B2CF9AE}" pid="8" name="IaeaConfidentialAttachments">
    <vt:lpwstr/>
  </property>
  <property fmtid="{D5CDD505-2E9C-101B-9397-08002B2CF9AE}" pid="9" name="Typist">
    <vt:lpwstr>Initials-Ext</vt:lpwstr>
  </property>
  <property fmtid="{D5CDD505-2E9C-101B-9397-08002B2CF9AE}" pid="10" name="IaeaClassification2">
    <vt:lpwstr/>
  </property>
  <property fmtid="{D5CDD505-2E9C-101B-9397-08002B2CF9AE}" pid="11" name="ContentTypeId">
    <vt:lpwstr>0x0101008838DD521E3D1649B00AC0EC7F7B3842</vt:lpwstr>
  </property>
  <property fmtid="{D5CDD505-2E9C-101B-9397-08002B2CF9AE}" pid="12" name="_dlc_DocIdItemGuid">
    <vt:lpwstr>624d8e63-e3f6-4681-83c2-57c583c02431</vt:lpwstr>
  </property>
  <property fmtid="{D5CDD505-2E9C-101B-9397-08002B2CF9AE}" pid="13" name="Mendeley Document_1">
    <vt:lpwstr>True</vt:lpwstr>
  </property>
  <property fmtid="{D5CDD505-2E9C-101B-9397-08002B2CF9AE}" pid="14" name="Mendeley Unique User Id_1">
    <vt:lpwstr>ffa119fe-b3b0-36a8-a14a-42ef83150827</vt:lpwstr>
  </property>
  <property fmtid="{D5CDD505-2E9C-101B-9397-08002B2CF9AE}" pid="15" name="Mendeley Citation Style_1">
    <vt:lpwstr>http://www.zotero.org/styles/elsevier-with-titles</vt:lpwstr>
  </property>
  <property fmtid="{D5CDD505-2E9C-101B-9397-08002B2CF9AE}" pid="16" name="Mendeley Recent Style Id 0_1">
    <vt:lpwstr>http://www.zotero.org/styles/american-medical-association</vt:lpwstr>
  </property>
  <property fmtid="{D5CDD505-2E9C-101B-9397-08002B2CF9AE}" pid="17" name="Mendeley Recent Style Name 0_1">
    <vt:lpwstr>American Medical Association</vt:lpwstr>
  </property>
  <property fmtid="{D5CDD505-2E9C-101B-9397-08002B2CF9AE}" pid="18" name="Mendeley Recent Style Id 1_1">
    <vt:lpwstr>http://www.zotero.org/styles/american-political-science-association</vt:lpwstr>
  </property>
  <property fmtid="{D5CDD505-2E9C-101B-9397-08002B2CF9AE}" pid="19" name="Mendeley Recent Style Name 1_1">
    <vt:lpwstr>American Political Science Association</vt:lpwstr>
  </property>
  <property fmtid="{D5CDD505-2E9C-101B-9397-08002B2CF9AE}" pid="20" name="Mendeley Recent Style Id 2_1">
    <vt:lpwstr>http://www.zotero.org/styles/apa</vt:lpwstr>
  </property>
  <property fmtid="{D5CDD505-2E9C-101B-9397-08002B2CF9AE}" pid="21" name="Mendeley Recent Style Name 2_1">
    <vt:lpwstr>American Psychological Association 6th edition</vt:lpwstr>
  </property>
  <property fmtid="{D5CDD505-2E9C-101B-9397-08002B2CF9AE}" pid="22" name="Mendeley Recent Style Id 3_1">
    <vt:lpwstr>http://www.zotero.org/styles/american-sociological-association</vt:lpwstr>
  </property>
  <property fmtid="{D5CDD505-2E9C-101B-9397-08002B2CF9AE}" pid="23" name="Mendeley Recent Style Name 3_1">
    <vt:lpwstr>American Sociological Association</vt:lpwstr>
  </property>
  <property fmtid="{D5CDD505-2E9C-101B-9397-08002B2CF9AE}" pid="24" name="Mendeley Recent Style Id 4_1">
    <vt:lpwstr>http://www.zotero.org/styles/chicago-author-date</vt:lpwstr>
  </property>
  <property fmtid="{D5CDD505-2E9C-101B-9397-08002B2CF9AE}" pid="25" name="Mendeley Recent Style Name 4_1">
    <vt:lpwstr>Chicago Manual of Style 16th edition (author-date)</vt:lpwstr>
  </property>
  <property fmtid="{D5CDD505-2E9C-101B-9397-08002B2CF9AE}" pid="26" name="Mendeley Recent Style Id 5_1">
    <vt:lpwstr>http://www.zotero.org/styles/elsevier-with-titles</vt:lpwstr>
  </property>
  <property fmtid="{D5CDD505-2E9C-101B-9397-08002B2CF9AE}" pid="27" name="Mendeley Recent Style Name 5_1">
    <vt:lpwstr>Elsevier (numeric, with titles)</vt:lpwstr>
  </property>
  <property fmtid="{D5CDD505-2E9C-101B-9397-08002B2CF9AE}" pid="28" name="Mendeley Recent Style Id 6_1">
    <vt:lpwstr>http://www.zotero.org/styles/harvard-cite-them-right</vt:lpwstr>
  </property>
  <property fmtid="{D5CDD505-2E9C-101B-9397-08002B2CF9AE}" pid="29" name="Mendeley Recent Style Name 6_1">
    <vt:lpwstr>Harvard - Cite Them Right 9th edition</vt:lpwstr>
  </property>
  <property fmtid="{D5CDD505-2E9C-101B-9397-08002B2CF9AE}" pid="30" name="Mendeley Recent Style Id 7_1">
    <vt:lpwstr>http://www.zotero.org/styles/ieee</vt:lpwstr>
  </property>
  <property fmtid="{D5CDD505-2E9C-101B-9397-08002B2CF9AE}" pid="31" name="Mendeley Recent Style Name 7_1">
    <vt:lpwstr>IEEE</vt:lpwstr>
  </property>
  <property fmtid="{D5CDD505-2E9C-101B-9397-08002B2CF9AE}" pid="32" name="Mendeley Recent Style Id 8_1">
    <vt:lpwstr>http://www.zotero.org/styles/modern-humanities-research-association</vt:lpwstr>
  </property>
  <property fmtid="{D5CDD505-2E9C-101B-9397-08002B2CF9AE}" pid="33" name="Mendeley Recent Style Name 8_1">
    <vt:lpwstr>Modern Humanities Research Association 3rd edition (note with bibliography)</vt:lpwstr>
  </property>
  <property fmtid="{D5CDD505-2E9C-101B-9397-08002B2CF9AE}" pid="34" name="Mendeley Recent Style Id 9_1">
    <vt:lpwstr>http://www.zotero.org/styles/modern-language-association</vt:lpwstr>
  </property>
  <property fmtid="{D5CDD505-2E9C-101B-9397-08002B2CF9AE}" pid="35" name="Mendeley Recent Style Name 9_1">
    <vt:lpwstr>Modern Language Association 7th edition</vt:lpwstr>
  </property>
</Properties>
</file>